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060DB" w:rsidRPr="00404814" w:rsidRDefault="008060DB" w:rsidP="008060DB">
      <w:pPr>
        <w:spacing w:line="240" w:lineRule="auto"/>
        <w:contextualSpacing/>
        <w:jc w:val="center"/>
        <w:rPr>
          <w:rFonts w:asciiTheme="majorBidi" w:hAnsiTheme="majorBidi" w:cstheme="majorBidi"/>
          <w:b/>
          <w:bCs/>
          <w:sz w:val="24"/>
          <w:szCs w:val="24"/>
          <w:lang w:val="en-US"/>
        </w:rPr>
      </w:pPr>
      <w:r w:rsidRPr="00404814">
        <w:rPr>
          <w:rFonts w:asciiTheme="majorBidi" w:hAnsiTheme="majorBidi" w:cstheme="majorBidi"/>
          <w:b/>
          <w:bCs/>
          <w:sz w:val="24"/>
          <w:szCs w:val="24"/>
          <w:lang w:val="en-US"/>
        </w:rPr>
        <w:t>HAMBATAN IMPLEMENTASI MANAJEMEN BERBASIS SEKOLAH DI SMAN 8 REJANG LEBONG</w:t>
      </w:r>
    </w:p>
    <w:p w:rsidR="008060DB" w:rsidRPr="00404814" w:rsidRDefault="008060DB" w:rsidP="00405CC7">
      <w:pPr>
        <w:spacing w:line="240" w:lineRule="auto"/>
        <w:contextualSpacing/>
        <w:jc w:val="center"/>
        <w:rPr>
          <w:rFonts w:asciiTheme="majorBidi" w:hAnsiTheme="majorBidi" w:cstheme="majorBidi"/>
          <w:sz w:val="24"/>
          <w:szCs w:val="24"/>
        </w:rPr>
      </w:pPr>
    </w:p>
    <w:p w:rsidR="00405CC7" w:rsidRPr="009F1378" w:rsidRDefault="00405CC7" w:rsidP="00405CC7">
      <w:pPr>
        <w:spacing w:line="240" w:lineRule="auto"/>
        <w:contextualSpacing/>
        <w:jc w:val="center"/>
        <w:rPr>
          <w:rFonts w:asciiTheme="majorBidi" w:hAnsiTheme="majorBidi" w:cstheme="majorBidi"/>
          <w:b/>
          <w:bCs/>
          <w:sz w:val="24"/>
          <w:szCs w:val="24"/>
          <w:lang w:val="en-US"/>
        </w:rPr>
      </w:pPr>
      <w:r w:rsidRPr="00404814">
        <w:rPr>
          <w:rFonts w:asciiTheme="majorBidi" w:hAnsiTheme="majorBidi" w:cstheme="majorBidi"/>
          <w:b/>
          <w:bCs/>
          <w:sz w:val="24"/>
          <w:szCs w:val="24"/>
        </w:rPr>
        <w:t>Hamengkubuwono</w:t>
      </w:r>
      <w:r w:rsidR="009F1378">
        <w:rPr>
          <w:rFonts w:asciiTheme="majorBidi" w:hAnsiTheme="majorBidi" w:cstheme="majorBidi"/>
          <w:b/>
          <w:bCs/>
          <w:sz w:val="24"/>
          <w:szCs w:val="24"/>
          <w:lang w:val="en-US"/>
        </w:rPr>
        <w:t>, Siswanto</w:t>
      </w:r>
    </w:p>
    <w:p w:rsidR="00405CC7" w:rsidRPr="00404814" w:rsidRDefault="00405CC7" w:rsidP="00405CC7">
      <w:pPr>
        <w:spacing w:line="240" w:lineRule="auto"/>
        <w:contextualSpacing/>
        <w:jc w:val="center"/>
        <w:rPr>
          <w:rFonts w:asciiTheme="majorBidi" w:hAnsiTheme="majorBidi" w:cstheme="majorBidi"/>
          <w:sz w:val="24"/>
          <w:szCs w:val="24"/>
        </w:rPr>
      </w:pPr>
      <w:r w:rsidRPr="00404814">
        <w:rPr>
          <w:rFonts w:asciiTheme="majorBidi" w:hAnsiTheme="majorBidi" w:cstheme="majorBidi"/>
          <w:sz w:val="24"/>
          <w:szCs w:val="24"/>
        </w:rPr>
        <w:t>Institut Agama Islam Negeri (IAIN) Curup</w:t>
      </w:r>
    </w:p>
    <w:p w:rsidR="00405CC7" w:rsidRPr="009F1378" w:rsidRDefault="00405CC7" w:rsidP="00405CC7">
      <w:pPr>
        <w:spacing w:line="240" w:lineRule="auto"/>
        <w:contextualSpacing/>
        <w:jc w:val="center"/>
        <w:rPr>
          <w:rFonts w:asciiTheme="majorBidi" w:hAnsiTheme="majorBidi" w:cstheme="majorBidi"/>
          <w:sz w:val="24"/>
          <w:szCs w:val="24"/>
          <w:lang w:val="en-US"/>
        </w:rPr>
      </w:pPr>
      <w:r w:rsidRPr="00404814">
        <w:rPr>
          <w:rFonts w:asciiTheme="majorBidi" w:hAnsiTheme="majorBidi" w:cstheme="majorBidi"/>
          <w:sz w:val="24"/>
          <w:szCs w:val="24"/>
        </w:rPr>
        <w:t>hamengku7@gmail.com</w:t>
      </w:r>
      <w:r w:rsidR="009F1378">
        <w:rPr>
          <w:rFonts w:asciiTheme="majorBidi" w:hAnsiTheme="majorBidi" w:cstheme="majorBidi"/>
          <w:sz w:val="24"/>
          <w:szCs w:val="24"/>
          <w:lang w:val="en-US"/>
        </w:rPr>
        <w:t>,sis66505@gmail.com</w:t>
      </w:r>
      <w:bookmarkStart w:id="0" w:name="_GoBack"/>
      <w:bookmarkEnd w:id="0"/>
    </w:p>
    <w:p w:rsidR="00405CC7" w:rsidRPr="00404814" w:rsidRDefault="00405CC7" w:rsidP="00405CC7">
      <w:pPr>
        <w:spacing w:line="240" w:lineRule="auto"/>
        <w:contextualSpacing/>
        <w:jc w:val="center"/>
        <w:rPr>
          <w:rFonts w:asciiTheme="majorBidi" w:hAnsiTheme="majorBidi" w:cstheme="majorBidi"/>
          <w:sz w:val="24"/>
          <w:szCs w:val="24"/>
        </w:rPr>
      </w:pPr>
    </w:p>
    <w:p w:rsidR="008060DB" w:rsidRPr="00404814" w:rsidRDefault="008060DB" w:rsidP="008060DB">
      <w:pPr>
        <w:spacing w:line="240" w:lineRule="auto"/>
        <w:contextualSpacing/>
        <w:jc w:val="center"/>
        <w:rPr>
          <w:rFonts w:asciiTheme="majorBidi" w:hAnsiTheme="majorBidi" w:cstheme="majorBidi"/>
          <w:sz w:val="24"/>
          <w:szCs w:val="24"/>
          <w:lang w:val="en-US"/>
        </w:rPr>
      </w:pPr>
      <w:r w:rsidRPr="00404814">
        <w:rPr>
          <w:rFonts w:asciiTheme="majorBidi" w:hAnsiTheme="majorBidi" w:cstheme="majorBidi"/>
          <w:b/>
          <w:bCs/>
          <w:sz w:val="24"/>
          <w:szCs w:val="24"/>
          <w:lang w:val="en-US"/>
        </w:rPr>
        <w:t>Abstrak</w:t>
      </w:r>
    </w:p>
    <w:p w:rsidR="008060DB" w:rsidRPr="00404814" w:rsidRDefault="006B137A" w:rsidP="008060DB">
      <w:pPr>
        <w:spacing w:line="240" w:lineRule="auto"/>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 xml:space="preserve">Manajemen berbasis sekolah muncul sebagai solusi demi tercapainya pemerataan kebutuhan pendidikan sesuai dengan konteks sekolah masing-masing. Penelitian ini menerapkan penelitian studi kasus untuk mengungkap hambatan yang dihadapi SMAN 8 Rejang Lebong dalam menerapkan manajemen berbasis sekolah. Warga sekolah SMAN 8 Rejang Lebong dari pihak pimpinan, guru, staf, sampai ke siswa dilibatkan sebagai informan yang dipilih secara purposif untuk memberikan data yang dibutuhkan. Data dikumpulkan menggunakan wawancara dan observasi yang selanjutnya ditriangulasi dan dianalisa menggunakan model interaktif. Temuan penelitian ini mengungkap beberapa hambatan dalam penerapan manajemn berbasis sekolah, yaitu: </w:t>
      </w:r>
      <w:r w:rsidR="008060DB" w:rsidRPr="00404814">
        <w:rPr>
          <w:rFonts w:asciiTheme="majorBidi" w:hAnsiTheme="majorBidi" w:cstheme="majorBidi"/>
          <w:sz w:val="24"/>
          <w:szCs w:val="24"/>
          <w:lang w:val="en-US"/>
        </w:rPr>
        <w:t>pertama, manajemen kurikulum sudah dilaksanakan dengan baik, namun prestasi belajar siswa masih kurang maksimal. Kedua, manajemen Pendidik dan Kependidikan telah dilakukan, namum implementasinya kurang maksimal. Ketiga, manajemen kesiswaan sudah dilakukan, namun pendanaan untuk kegiatan-kegiatan siswa masih kurang. Keempat, manajemen keuangan telah dilakukan, namun keuangan minim. Kelima, peningkatan manajemen sarana dan prasarana telah dilakukan akan tetapi tidak dapat menunjang prestasi belajar. Keenam, sekolah telah melakukan manajemen hubungan sekolah dan masyarakat, tetapi komunikasi yang terjalin belum sesuai harapan.</w:t>
      </w:r>
    </w:p>
    <w:p w:rsidR="008060DB" w:rsidRPr="00404814" w:rsidRDefault="008060DB" w:rsidP="008060DB">
      <w:pPr>
        <w:spacing w:line="240" w:lineRule="auto"/>
        <w:contextualSpacing/>
        <w:jc w:val="both"/>
        <w:rPr>
          <w:rFonts w:asciiTheme="majorBidi" w:hAnsiTheme="majorBidi" w:cstheme="majorBidi"/>
          <w:sz w:val="24"/>
          <w:szCs w:val="24"/>
          <w:lang w:val="en-US"/>
        </w:rPr>
      </w:pPr>
    </w:p>
    <w:p w:rsidR="008060DB" w:rsidRPr="00404814" w:rsidRDefault="008060DB" w:rsidP="008060DB">
      <w:pPr>
        <w:spacing w:line="240" w:lineRule="auto"/>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Kata Kunci: Manajemen pendidikan, Manajemen berbasis sekolah, Impmentasi manajemen berbasis sekolah</w:t>
      </w:r>
    </w:p>
    <w:p w:rsidR="008060DB" w:rsidRDefault="008060DB" w:rsidP="008734A9">
      <w:pPr>
        <w:spacing w:line="240" w:lineRule="auto"/>
        <w:contextualSpacing/>
        <w:jc w:val="both"/>
        <w:rPr>
          <w:rFonts w:asciiTheme="majorBidi" w:hAnsiTheme="majorBidi" w:cstheme="majorBidi"/>
          <w:sz w:val="24"/>
          <w:szCs w:val="24"/>
        </w:rPr>
      </w:pPr>
    </w:p>
    <w:p w:rsidR="00C14272" w:rsidRPr="00C14272" w:rsidRDefault="00C14272" w:rsidP="00C14272">
      <w:pPr>
        <w:spacing w:line="240" w:lineRule="auto"/>
        <w:contextualSpacing/>
        <w:jc w:val="center"/>
        <w:rPr>
          <w:rFonts w:asciiTheme="majorBidi" w:hAnsiTheme="majorBidi" w:cstheme="majorBidi"/>
          <w:b/>
          <w:bCs/>
          <w:sz w:val="24"/>
          <w:szCs w:val="24"/>
        </w:rPr>
      </w:pPr>
      <w:r w:rsidRPr="00C14272">
        <w:rPr>
          <w:rFonts w:asciiTheme="majorBidi" w:hAnsiTheme="majorBidi" w:cstheme="majorBidi"/>
          <w:b/>
          <w:bCs/>
          <w:sz w:val="24"/>
          <w:szCs w:val="24"/>
        </w:rPr>
        <w:t>OBSTACLES TO THE IMPLEMENTATION OF SCHOOL-BASED MANAGEMENT AT SMAN 8 REJANG LEBONG</w:t>
      </w:r>
    </w:p>
    <w:p w:rsidR="00C14272" w:rsidRPr="00C14272" w:rsidRDefault="00C14272" w:rsidP="008734A9">
      <w:pPr>
        <w:spacing w:line="240" w:lineRule="auto"/>
        <w:contextualSpacing/>
        <w:jc w:val="both"/>
        <w:rPr>
          <w:rFonts w:asciiTheme="majorBidi" w:hAnsiTheme="majorBidi" w:cstheme="majorBidi"/>
          <w:sz w:val="24"/>
          <w:szCs w:val="24"/>
        </w:rPr>
      </w:pPr>
    </w:p>
    <w:p w:rsidR="00F5442A" w:rsidRPr="00404814" w:rsidRDefault="00F5442A" w:rsidP="00F5442A">
      <w:pPr>
        <w:spacing w:line="240" w:lineRule="auto"/>
        <w:contextualSpacing/>
        <w:jc w:val="center"/>
        <w:rPr>
          <w:rFonts w:asciiTheme="majorBidi" w:hAnsiTheme="majorBidi" w:cstheme="majorBidi"/>
          <w:sz w:val="24"/>
          <w:szCs w:val="24"/>
        </w:rPr>
      </w:pPr>
      <w:r w:rsidRPr="00404814">
        <w:rPr>
          <w:rFonts w:asciiTheme="majorBidi" w:hAnsiTheme="majorBidi" w:cstheme="majorBidi"/>
          <w:b/>
          <w:bCs/>
          <w:sz w:val="24"/>
          <w:szCs w:val="24"/>
        </w:rPr>
        <w:t>Abstract</w:t>
      </w:r>
    </w:p>
    <w:p w:rsidR="006B137A" w:rsidRPr="00404814" w:rsidRDefault="00F5442A" w:rsidP="008734A9">
      <w:pPr>
        <w:spacing w:line="240" w:lineRule="auto"/>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School-based management emerged as a solution to achieve equal distribution of educational needs in accordance with the context of each school. This study conducted a case study to reveal the obstacles faced by SMAN 8 Rejang Lebong in implementing the school-based management. All parts of SMAN 8 Rejang Lebong from leadership components, teachers, staffs, to students were involved as the informants who were selected purposively to provide the required data. Data were collected using interviews and observations which were then triangulated and analyzed using an interactive model. The findings revealed several obstacles in the application of school-based management, namely: first, curriculum management had been implemented properly, but student learning achievements were still not optimal. Second, the management of Educators and Education ahd been carried out, but the implementation was not optimal. Third, student management had been carried out, but funding for student activities was still lacking. Fourth, financial management had been carried out, but finances were too limited. Fifth, improvement in the management of facilities and infrastructure had been carried out, but it had not been able to support learning achievement. Sixth, the school had carried out the management of school and community relations, but the communication had not been established as expected.</w:t>
      </w:r>
    </w:p>
    <w:p w:rsidR="00F5442A" w:rsidRPr="00404814" w:rsidRDefault="00F5442A" w:rsidP="008734A9">
      <w:pPr>
        <w:spacing w:line="240" w:lineRule="auto"/>
        <w:contextualSpacing/>
        <w:jc w:val="both"/>
        <w:rPr>
          <w:rFonts w:asciiTheme="majorBidi" w:hAnsiTheme="majorBidi" w:cstheme="majorBidi"/>
          <w:sz w:val="24"/>
          <w:szCs w:val="24"/>
        </w:rPr>
      </w:pPr>
    </w:p>
    <w:p w:rsidR="00F5442A" w:rsidRPr="00404814" w:rsidRDefault="00F5442A" w:rsidP="00F5442A">
      <w:pPr>
        <w:spacing w:line="240" w:lineRule="auto"/>
        <w:contextualSpacing/>
        <w:jc w:val="both"/>
        <w:rPr>
          <w:rFonts w:asciiTheme="majorBidi" w:hAnsiTheme="majorBidi" w:cstheme="majorBidi"/>
          <w:sz w:val="24"/>
          <w:szCs w:val="24"/>
        </w:rPr>
      </w:pPr>
      <w:r w:rsidRPr="00404814">
        <w:rPr>
          <w:rFonts w:asciiTheme="majorBidi" w:hAnsiTheme="majorBidi" w:cstheme="majorBidi"/>
          <w:b/>
          <w:bCs/>
          <w:sz w:val="24"/>
          <w:szCs w:val="24"/>
        </w:rPr>
        <w:lastRenderedPageBreak/>
        <w:t>Keywords</w:t>
      </w:r>
      <w:r w:rsidRPr="00404814">
        <w:rPr>
          <w:rFonts w:asciiTheme="majorBidi" w:hAnsiTheme="majorBidi" w:cstheme="majorBidi"/>
          <w:sz w:val="24"/>
          <w:szCs w:val="24"/>
        </w:rPr>
        <w:t>: education management, school-based management, the implementation of school-based management</w:t>
      </w:r>
    </w:p>
    <w:p w:rsidR="00F5442A" w:rsidRPr="00404814" w:rsidRDefault="00F5442A" w:rsidP="008734A9">
      <w:pPr>
        <w:spacing w:line="240" w:lineRule="auto"/>
        <w:contextualSpacing/>
        <w:jc w:val="both"/>
        <w:rPr>
          <w:rFonts w:asciiTheme="majorBidi" w:hAnsiTheme="majorBidi" w:cstheme="majorBidi"/>
          <w:sz w:val="24"/>
          <w:szCs w:val="24"/>
        </w:rPr>
      </w:pPr>
    </w:p>
    <w:p w:rsidR="00405CC7" w:rsidRPr="00404814" w:rsidRDefault="00405CC7" w:rsidP="008734A9">
      <w:pPr>
        <w:spacing w:line="240" w:lineRule="auto"/>
        <w:contextualSpacing/>
        <w:jc w:val="both"/>
        <w:rPr>
          <w:rFonts w:asciiTheme="majorBidi" w:hAnsiTheme="majorBidi" w:cstheme="majorBidi"/>
          <w:sz w:val="24"/>
          <w:szCs w:val="24"/>
        </w:rPr>
      </w:pPr>
    </w:p>
    <w:p w:rsidR="008734A9" w:rsidRPr="00404814" w:rsidRDefault="008734A9" w:rsidP="008734A9">
      <w:pPr>
        <w:spacing w:line="240" w:lineRule="auto"/>
        <w:contextualSpacing/>
        <w:jc w:val="both"/>
        <w:rPr>
          <w:rFonts w:asciiTheme="majorBidi" w:hAnsiTheme="majorBidi" w:cstheme="majorBidi"/>
          <w:sz w:val="24"/>
          <w:szCs w:val="24"/>
          <w:lang w:val="en-US"/>
        </w:rPr>
      </w:pPr>
      <w:r w:rsidRPr="00404814">
        <w:rPr>
          <w:rFonts w:asciiTheme="majorBidi" w:hAnsiTheme="majorBidi" w:cstheme="majorBidi"/>
          <w:b/>
          <w:bCs/>
          <w:sz w:val="24"/>
          <w:szCs w:val="24"/>
          <w:lang w:val="en-US"/>
        </w:rPr>
        <w:t>Pendahuluan</w:t>
      </w:r>
    </w:p>
    <w:p w:rsidR="005D416B" w:rsidRPr="00404814" w:rsidRDefault="005D416B" w:rsidP="00950FAF">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Sumber daya manusia (SDM) yang berwawasan dan berkepribadian dapat memprioritaskan kebutuhan banyak orang dalam segala aspek kehidupan, yang menjadi landasan perubahan bangsa</w:t>
      </w:r>
      <w:r w:rsidR="000D6368" w:rsidRPr="00404814">
        <w:rPr>
          <w:rFonts w:asciiTheme="majorBidi" w:hAnsiTheme="majorBidi" w:cstheme="majorBidi"/>
          <w:sz w:val="24"/>
          <w:szCs w:val="24"/>
          <w:lang w:val="en-US"/>
        </w:rPr>
        <w:t xml:space="preserve"> </w:t>
      </w:r>
      <w:r w:rsidR="000D6368" w:rsidRPr="00404814">
        <w:rPr>
          <w:rFonts w:asciiTheme="majorBidi" w:hAnsiTheme="majorBidi" w:cstheme="majorBidi"/>
          <w:sz w:val="24"/>
          <w:szCs w:val="24"/>
          <w:lang w:val="en-US"/>
        </w:rPr>
        <w:fldChar w:fldCharType="begin" w:fldLock="1"/>
      </w:r>
      <w:r w:rsidR="000D6368" w:rsidRPr="00404814">
        <w:rPr>
          <w:rFonts w:asciiTheme="majorBidi" w:hAnsiTheme="majorBidi" w:cstheme="majorBidi"/>
          <w:sz w:val="24"/>
          <w:szCs w:val="24"/>
          <w:lang w:val="en-US"/>
        </w:rPr>
        <w:instrText>ADDIN CSL_CITATION {"citationItems":[{"id":"ITEM-1","itemData":{"DOI":"10.1080/10632913.2012.687340","ISSN":"10632913","abstract":"School-based management, or local school control, is an organizational school reform effort aimed at decentralizing school decision-making that has become prevalent in districts throughout the United States. Using the groundbreaking Chicago system of local school control as an exemplar, this article outlines the implications of such reform efforts for arts education, especially in a time of increasing centralization at the level of federal education policy. Following a brief examination of Chicago’s path to school-based management and its impact on the district’s arts programs, this article describes both the challenges and the opportunities that such reforms may provide for arts education. © 2012 Taylor &amp; Francis Group, LLC.","author":[{"dropping-particle":"","family":"Fitzpatrick","given":"Kate R.","non-dropping-particle":"","parse-names":false,"suffix":""}],"container-title":"Arts Education Policy Review","id":"ITEM-1","issue":"3","issued":{"date-parts":[["2012"]]},"page":"106-111","publisher":" Taylor &amp; Francis Group ","title":"School-based management and arts education: Lessons from chicago","type":"article-journal","volume":"113"},"uris":["http://www.mendeley.com/documents/?uuid=794b7280-5986-3a4e-ae74-5e729407d4dd"]},{"id":"ITEM-2","itemData":{"ISSN":"2580-6963","abstract":"Abstract: Education is one of the factors that can sustain the survival of a nation. Through education, it is hoped that it will be able to create quality successors of the nation and can make a positive contribution to the life of the nation. However, the current conditions are inversely proportional to the expected conditions. Teachers are one of the important factors in the delivery of education in schools. Increasing the quality of education also means increasing the quality of teachers. Madrasah-based management is a translation of “school based management”. This term first appeared in the United States when people began to question the relevance of education to local problems and the environment. MBM is a new paradigm of education, which provides broad autonomy at the madrasah level (community involvement) in the framework of national education policies. Professional teachers are educators who have the expertise and philosophical skills of Ki Hajar Dewantoro; ing ngarso sung tulodho, ing madya building karso, tut wuri handayani. A teacher who is sufficiently good at the subject matter will guide students, become an example or role model for students and always encourage students to progress. With MBM it has characters that need to be implemented by madrasas that will implement it. the existence of this, a characteristic that distinguishes it from other madrasas. The principles that must be used in implementing MBM are the strength of commitment of the madrasah principal and teachers, the readiness of madrasah resources, the interaction and awareness of all madrasah citizens so that madrasah can have authority and independence in the madrasah organization, madrasahs have the resistance to adapt to change.","author":[{"dropping-particle":"","family":"Arifin","given":"Zainur","non-dropping-particle":"","parse-names":false,"suffix":""}],"container-title":"Muróbbî: Jurnal Ilmu Pendidikan","id":"ITEM-2","issue":"1","issued":{"date-parts":[["2020","3","31"]]},"page":"121-150","title":"Paradigma Studi Manajemen Berbasis Madrasah dan Guru Profesional","type":"article-journal","volume":"4"},"uris":["http://www.mendeley.com/documents/?uuid=2d150fbf-a5a6-3e15-96a6-c6c0ec593dcc"]}],"mendeley":{"formattedCitation":"(Arifin, 2020; Fitzpatrick, 2012)","plainTextFormattedCitation":"(Arifin, 2020; Fitzpatrick, 2012)","previouslyFormattedCitation":"(Arifin, 2020; Fitzpatrick, 2012)"},"properties":{"noteIndex":0},"schema":"https://github.com/citation-style-language/schema/raw/master/csl-citation.json"}</w:instrText>
      </w:r>
      <w:r w:rsidR="000D6368" w:rsidRPr="00404814">
        <w:rPr>
          <w:rFonts w:asciiTheme="majorBidi" w:hAnsiTheme="majorBidi" w:cstheme="majorBidi"/>
          <w:sz w:val="24"/>
          <w:szCs w:val="24"/>
          <w:lang w:val="en-US"/>
        </w:rPr>
        <w:fldChar w:fldCharType="separate"/>
      </w:r>
      <w:r w:rsidR="000D6368" w:rsidRPr="00404814">
        <w:rPr>
          <w:rFonts w:asciiTheme="majorBidi" w:hAnsiTheme="majorBidi" w:cstheme="majorBidi"/>
          <w:noProof/>
          <w:sz w:val="24"/>
          <w:szCs w:val="24"/>
          <w:lang w:val="en-US"/>
        </w:rPr>
        <w:t>(Arifin, 2020; Fitzpatrick, 2012)</w:t>
      </w:r>
      <w:r w:rsidR="000D6368" w:rsidRPr="00404814">
        <w:rPr>
          <w:rFonts w:asciiTheme="majorBidi" w:hAnsiTheme="majorBidi" w:cstheme="majorBidi"/>
          <w:sz w:val="24"/>
          <w:szCs w:val="24"/>
          <w:lang w:val="en-US"/>
        </w:rPr>
        <w:fldChar w:fldCharType="end"/>
      </w:r>
      <w:r w:rsidRPr="00404814">
        <w:rPr>
          <w:rFonts w:asciiTheme="majorBidi" w:hAnsiTheme="majorBidi" w:cstheme="majorBidi"/>
          <w:sz w:val="24"/>
          <w:szCs w:val="24"/>
          <w:lang w:val="en-US"/>
        </w:rPr>
        <w:t xml:space="preserve">. </w:t>
      </w:r>
      <w:r w:rsidR="00950FAF" w:rsidRPr="00404814">
        <w:rPr>
          <w:rFonts w:asciiTheme="majorBidi" w:hAnsiTheme="majorBidi" w:cstheme="majorBidi"/>
          <w:sz w:val="24"/>
          <w:szCs w:val="24"/>
          <w:lang w:val="en-US"/>
        </w:rPr>
        <w:t>Peningkatan taraf pendidikan merupakan salah satu cara untuk meningkatkan sumber daya manusia</w:t>
      </w:r>
      <w:r w:rsidR="00950FAF" w:rsidRPr="00404814">
        <w:rPr>
          <w:rFonts w:asciiTheme="majorBidi" w:hAnsiTheme="majorBidi" w:cstheme="majorBidi"/>
          <w:sz w:val="24"/>
          <w:szCs w:val="24"/>
        </w:rPr>
        <w:t xml:space="preserve"> </w:t>
      </w:r>
      <w:r w:rsidR="000D6368" w:rsidRPr="00404814">
        <w:rPr>
          <w:rFonts w:asciiTheme="majorBidi" w:hAnsiTheme="majorBidi" w:cstheme="majorBidi"/>
          <w:sz w:val="24"/>
          <w:szCs w:val="24"/>
          <w:lang w:val="en-US"/>
        </w:rPr>
        <w:fldChar w:fldCharType="begin" w:fldLock="1"/>
      </w:r>
      <w:r w:rsidR="000D6368" w:rsidRPr="00404814">
        <w:rPr>
          <w:rFonts w:asciiTheme="majorBidi" w:hAnsiTheme="majorBidi" w:cstheme="majorBidi"/>
          <w:sz w:val="24"/>
          <w:szCs w:val="24"/>
          <w:lang w:val="en-US"/>
        </w:rPr>
        <w:instrText>ADDIN CSL_CITATION {"citationItems":[{"id":"ITEM-1","itemData":{"ISSN":"2621-7201","abstract":"Penelitian ini dilakukan karena adanya temuan bahwa program manajemen berbasis sekolah (MBS) kurang berjalan efektif di sekolah, sehingga berpengaruh pada peningkatan mutu. Semestinya, dengan adanya program MBS dapat mempermudah peningkatan mutu pendidikan, sehingga dapat memberikan kontribusi yang baik bagi pihak sekolah. Untuk kepentingan tersebut, diperlukan adanya kajian, untuk melihat tentang pelaksanaan MBS di sekolah. Hasil kajian menunjukkan bahwa pelaksanaan program manajemen berbasis sekolah pada umumnya sudah berjalan, walaupun dalam penerapan MBS memerlukan dana dan prasarana sebagai persyaratan mutlak di antara persyaratan lainnya. Karena itu, perlu adanya sosialisasi yang baik yang diberikan oleh pihak sekolah terhadap masyarakat dan stakholders dalam penerapan MBS di sekolah. Hasil kajian ini dapat dijadikan kebijakan dalam mengambil sebuah keputusan yang tepat tentang pentingnya peran MBS dalam peningkatan mutu pendidikan di sekolah. Kata Kunci : Konsep, MBS dan Implementasinya","author":[{"dropping-particle":"","family":"Kurnia","given":"Rusdi","non-dropping-particle":"","parse-names":false,"suffix":""}],"container-title":"FITRA","id":"ITEM-1","issue":"2","issued":{"date-parts":[["2018","7","25"]]},"title":"Konsep Manajemen Berbasis Sekolah (MBS) dan Implementasinya","type":"article-journal","volume":"2"},"uris":["http://www.mendeley.com/documents/?uuid=bad3ed19-956a-3340-a25b-190f49974cdd"]},{"id":"ITEM-2","itemData":{"DOI":"10.24042/ALIDARAH.V7I2.2265","ISSN":"2580-2453","abstract":"Abstrak Kepemimpinan mempengaruhi perilaku orang lain kearah tujuan tertentu sebagai indikator keberhasilan seesorang pemimpin. Penerap an kepemimpinan kepala madrasah sangat ditentukan oleh situasi kerja atau keadaan anggota/bawahan dan sumber daya pendukung organisasi. Kepemimpinan dalam bidang pendidikan lebih mengarah kepada pemberdayaan seluruh potensi organisasi dan menempatkan bawahan sebagai penentu keberhasilan pencapaian organisasi, maka sentuhan terhadap faktor-faktor yang dapat menimbulkan moral kerja dan semangat untuk berprestasi menjadi perhatian utama. Tujuan utama manajemen berbasis madrasah (MBM) adalah meningkatkan efisiensi mutu dan pemerataan pendidikan. Peningkatan efisiensi dicapai melalui keleluasaan mengelola sumber daya yang ada, partisipasi masyarakat, dan penyederhanaan birokrasi. Peningkatan mutu diperoleh melalui partisipasi orang tua, kelenturan pengelolaan sekolah, peningakatan profesionalisme guru, adanya hadiah dan hukuman sebagai kontrol, serta hal lain yang dapat menumbuh kembangkan suasana yang kondusif. Kementerian Pendidikan Nasional mendeskripsikan bahwa tujuan pelaksanaan MBM adalah meningkatkan mutu pendidikan melalui kemandirian dan inisiatif madrasah dalam mengelola dan memberdayakan sumber daya yang tersedia, meningkatkan kepedulian warga madrasah dan masyarakat dalam peyelenggaran pendidikan melalui pengambilan keputusan bersama, meningkatkan tanggung jawab madrasah kepada orang tua, masyarakat dan pemerintah tentang mutu madrasahnya, serta meningkatkan kompetensi yang sehat antar madrasah tetang mutu pendidikan yang akan dicapai. Kata kunci : Efektifitas, Kepemimpinan dan Manajemen Berbasis Madrasah","author":[{"dropping-particle":"","family":"Ajefri","given":"Feska","non-dropping-particle":"","parse-names":false,"suffix":""}],"container-title":"Al-Idarah : Jurnal Kependidikan Islam","id":"ITEM-2","issue":"2","issued":{"date-parts":[["2017","12","1"]]},"page":"99-119","title":"Efektifitas Kepemimpinan dalam Manajemen Berbasis Madrasah","type":"article-journal","volume":"7"},"uris":["http://www.mendeley.com/documents/?uuid=e900a7b7-34ca-3f2e-bd21-e92a6cc3e950"]}],"mendeley":{"formattedCitation":"(Ajefri, 2017; Kurnia, 2018)","plainTextFormattedCitation":"(Ajefri, 2017; Kurnia, 2018)","previouslyFormattedCitation":"(Ajefri, 2017; Kurnia, 2018)"},"properties":{"noteIndex":0},"schema":"https://github.com/citation-style-language/schema/raw/master/csl-citation.json"}</w:instrText>
      </w:r>
      <w:r w:rsidR="000D6368" w:rsidRPr="00404814">
        <w:rPr>
          <w:rFonts w:asciiTheme="majorBidi" w:hAnsiTheme="majorBidi" w:cstheme="majorBidi"/>
          <w:sz w:val="24"/>
          <w:szCs w:val="24"/>
          <w:lang w:val="en-US"/>
        </w:rPr>
        <w:fldChar w:fldCharType="separate"/>
      </w:r>
      <w:r w:rsidR="000D6368" w:rsidRPr="00404814">
        <w:rPr>
          <w:rFonts w:asciiTheme="majorBidi" w:hAnsiTheme="majorBidi" w:cstheme="majorBidi"/>
          <w:noProof/>
          <w:sz w:val="24"/>
          <w:szCs w:val="24"/>
          <w:lang w:val="en-US"/>
        </w:rPr>
        <w:t>(Ajefri, 2017; Kurnia, 2018)</w:t>
      </w:r>
      <w:r w:rsidR="000D6368" w:rsidRPr="00404814">
        <w:rPr>
          <w:rFonts w:asciiTheme="majorBidi" w:hAnsiTheme="majorBidi" w:cstheme="majorBidi"/>
          <w:sz w:val="24"/>
          <w:szCs w:val="24"/>
          <w:lang w:val="en-US"/>
        </w:rPr>
        <w:fldChar w:fldCharType="end"/>
      </w:r>
      <w:r w:rsidRPr="00404814">
        <w:rPr>
          <w:rFonts w:asciiTheme="majorBidi" w:hAnsiTheme="majorBidi" w:cstheme="majorBidi"/>
          <w:sz w:val="24"/>
          <w:szCs w:val="24"/>
          <w:lang w:val="en-US"/>
        </w:rPr>
        <w:t>. Upaya peningkatan mutu pendidikan harus mencakup semua jenjang, saluran, dan bentuk pendidikan yang termasuk dalam sistem pendidikan</w:t>
      </w:r>
      <w:r w:rsidR="00DE7D4A" w:rsidRPr="00404814">
        <w:rPr>
          <w:rFonts w:asciiTheme="majorBidi" w:hAnsiTheme="majorBidi" w:cstheme="majorBidi"/>
          <w:sz w:val="24"/>
          <w:szCs w:val="24"/>
        </w:rPr>
        <w:t xml:space="preserve"> </w:t>
      </w:r>
      <w:r w:rsidR="00DE7D4A" w:rsidRPr="00404814">
        <w:rPr>
          <w:rFonts w:asciiTheme="majorBidi" w:hAnsiTheme="majorBidi" w:cstheme="majorBidi"/>
          <w:sz w:val="24"/>
          <w:szCs w:val="24"/>
        </w:rPr>
        <w:fldChar w:fldCharType="begin" w:fldLock="1"/>
      </w:r>
      <w:r w:rsidR="00DE7D4A" w:rsidRPr="00404814">
        <w:rPr>
          <w:rFonts w:asciiTheme="majorBidi" w:hAnsiTheme="majorBidi" w:cstheme="majorBidi"/>
          <w:sz w:val="24"/>
          <w:szCs w:val="24"/>
        </w:rPr>
        <w:instrText>ADDIN CSL_CITATION {"citationItems":[{"id":"ITEM-1","itemData":{"DOI":"10.19109/psikis.v4i1.2156","ISSN":"2502-728X","abstract":"This article aims to reveal the importance of faith in education as the basis of the Social intelligence of learners although it can not be measured concretely through quantitative data. This domain is a benchmark of the success of the educational process in Islam as the goal of Islamic education itself. This article use literature research, which examines the subject through the literature related to the focus of the problem that result the conclusion as follows: First, Man created by God was born as a person who brings potential social intelligence. The multi-dimensional social intelligence that God bestows on human beings is able to assume his duty as chalif and dedicate himself totally in the form of faith and piety to Allah; Secondly, the education of faith becomes important and the main thing is given to learners, by: introducing the name of Allah SWT and His Apostle; gives the description of ​​who the creator of the universe is through examply stories; introducing the Almighty of Allah SWT; to be an example for children in both worship and friendship; respect the abilities of the children; positioning them not as objects but as learning partners; and give a positive appreciation of all the advantages possessed by learners.","author":[{"dropping-particle":"","family":"Warsah","given":"Idi","non-dropping-particle":"","parse-names":false,"suffix":""}],"container-title":"Psikis : Jurnal Psikologi Islami","id":"ITEM-1","issue":"1","issued":{"date-parts":[["2018","6","8"]]},"page":"1-16","publisher":"State Islamic University of Raden Fatah Palembang","title":"Pendidikan Keimanan Sebagai Basis Kecerdasan Sosial Peserta Didik: Telaah Psikologi Islami","type":"article-journal","volume":"4"},"uris":["http://www.mendeley.com/documents/?uuid=bd1a005c-8f3e-3985-94e8-b83ce23bc1b8"]},{"id":"ITEM-2","itemData":{"DOI":"10.19109/psikis.v5i1.3157","ISSN":"2502-728X","abstract":"The discussion of educator behavior has been studied in many studies both from literature and empirical studies, but so far there have been no studies that specifically examine the personality of educators needed by the present education process in terms of aspects of Islamic Psychology. Departing from the search above, this article aims to conduct a study of this matter. Based on the review and analysis of the content of the literature used as a reference for this study, it was concluded that, to become a complete education each educator must have a personality such as: always draw closer to God in any situation or condition; master extensive knowledge; smart, honest, safe in carrying out their duties, patient and sincere in guiding students, creative in choosing learning methods, can be role models, open to krikit, authoritative, fair, non-discriminatory, pleasant, and polite speech. This personality can be referred to as your sainthood in Islamic psychology, which is a personality that is bound by a strong belief in God by carrying out religious teachings.","author":[{"dropping-particle":"","family":"Warsah","given":"Idi","non-dropping-particle":"","parse-names":false,"suffix":""},{"dropping-particle":"","family":"Uyun","given":"Muhamad","non-dropping-particle":"","parse-names":false,"suffix":""}],"container-title":"Psikis : Jurnal Psikologi Islami","id":"ITEM-2","issue":"1","issued":{"date-parts":[["2019","6","18"]]},"page":"62-73","publisher":"State Islamic University of Raden Fatah Palembang","title":"Kepribadian Pendidik: Telaah Psikologi Islami","type":"article-journal","volume":"5"},"uris":["http://www.mendeley.com/documents/?uuid=80a068ff-f84e-3e23-a8ee-b26d9e901644"]},{"id":"ITEM-3","itemData":{"DOI":"10.29240/alquds.v4i2.1762","ISBN":"0144341070152","author":[{"dropping-particle":"","family":"Warsah","given":"Idi","non-dropping-particle":"","parse-names":false,"suffix":""}],"container-title":"Al Quds","id":"ITEM-3","issue":"2","issued":{"date-parts":[["2020"]]},"page":"275-298","title":"Religious Educators: A Psychological Study of Qur’anic Verses regarding al-Rahmah","type":"article-journal","volume":"4"},"uris":["http://www.mendeley.com/documents/?uuid=8f5a3d3b-b497-446d-8423-c37043181705"]}],"mendeley":{"formattedCitation":"(Warsah, 2018, 2020b; Warsah &amp; Uyun, 2019)","plainTextFormattedCitation":"(Warsah, 2018, 2020b; Warsah &amp; Uyun, 2019)"},"properties":{"noteIndex":0},"schema":"https://github.com/citation-style-language/schema/raw/master/csl-citation.json"}</w:instrText>
      </w:r>
      <w:r w:rsidR="00DE7D4A" w:rsidRPr="00404814">
        <w:rPr>
          <w:rFonts w:asciiTheme="majorBidi" w:hAnsiTheme="majorBidi" w:cstheme="majorBidi"/>
          <w:sz w:val="24"/>
          <w:szCs w:val="24"/>
        </w:rPr>
        <w:fldChar w:fldCharType="separate"/>
      </w:r>
      <w:r w:rsidR="00DE7D4A" w:rsidRPr="00404814">
        <w:rPr>
          <w:rFonts w:asciiTheme="majorBidi" w:hAnsiTheme="majorBidi" w:cstheme="majorBidi"/>
          <w:noProof/>
          <w:sz w:val="24"/>
          <w:szCs w:val="24"/>
        </w:rPr>
        <w:t>(Warsah, 2018, 2020b; Warsah &amp; Uyun, 2019)</w:t>
      </w:r>
      <w:r w:rsidR="00DE7D4A" w:rsidRPr="00404814">
        <w:rPr>
          <w:rFonts w:asciiTheme="majorBidi" w:hAnsiTheme="majorBidi" w:cstheme="majorBidi"/>
          <w:sz w:val="24"/>
          <w:szCs w:val="24"/>
        </w:rPr>
        <w:fldChar w:fldCharType="end"/>
      </w:r>
      <w:r w:rsidRPr="00404814">
        <w:rPr>
          <w:rFonts w:asciiTheme="majorBidi" w:hAnsiTheme="majorBidi" w:cstheme="majorBidi"/>
          <w:sz w:val="24"/>
          <w:szCs w:val="24"/>
          <w:lang w:val="en-US"/>
        </w:rPr>
        <w:t>. Banyak faktor yang mempengaruhi kualitas pendidikan, namun yang signifikan adalah manajemen pendidikan, khususnya manajemen berbasis sekolah (MBS)</w:t>
      </w:r>
      <w:r w:rsidR="000D6368" w:rsidRPr="00404814">
        <w:rPr>
          <w:rFonts w:asciiTheme="majorBidi" w:hAnsiTheme="majorBidi" w:cstheme="majorBidi"/>
          <w:sz w:val="24"/>
          <w:szCs w:val="24"/>
          <w:lang w:val="en-US"/>
        </w:rPr>
        <w:t xml:space="preserve"> </w:t>
      </w:r>
      <w:r w:rsidR="000D6368" w:rsidRPr="00404814">
        <w:rPr>
          <w:rFonts w:asciiTheme="majorBidi" w:hAnsiTheme="majorBidi" w:cstheme="majorBidi"/>
          <w:sz w:val="24"/>
          <w:szCs w:val="24"/>
          <w:lang w:val="en-US"/>
        </w:rPr>
        <w:fldChar w:fldCharType="begin" w:fldLock="1"/>
      </w:r>
      <w:r w:rsidR="000D6368" w:rsidRPr="00404814">
        <w:rPr>
          <w:rFonts w:asciiTheme="majorBidi" w:hAnsiTheme="majorBidi" w:cstheme="majorBidi"/>
          <w:sz w:val="24"/>
          <w:szCs w:val="24"/>
          <w:lang w:val="en-US"/>
        </w:rPr>
        <w:instrText>ADDIN CSL_CITATION {"citationItems":[{"id":"ITEM-1","itemData":{"DOI":"10.31538/NDH.V1I2.7","ISSN":"2503-1481","abstract":"School-based management is implemented so that it can give ease in achieving the vision, mission, and goals of the institution, so that it can improve the quality of education and bring a good end result and quality, and can get a productive and qualified graduates. This research was conducted in SMP Ar-Rohmah and SMP Plus Al-Kauthar Malang, where the school is the educational institution that has a future orientation. The institutions including educational institutions featured with learners who are full of achievement in terms of both academic and non-academic. This study focused on four issues, are: 1) The factors that encourage the implementation of MBS; 2) The principles of what is done in the implementation of MBS; 3) What is the purpose of implementation of MBS; and 4) How does the structural components MBS implementation.This study used qualitative methods, multi-sites. data collection used the interview, observation and documentation. The research findings were: 1) the factors that encourage the implementation of MBS is: (a) the existence of decentralization; (b) a factor of independence against a school owned resources; (c) factors initiative; and (d) a factor of innovation against the increase in the quality of education. Then the purpose of the implementation of the MBS, namely: (a) so that the school could improve the quality of education by making the school more independent, have awareness/participation, teamwork, initiative and school in managing, utilizing, and empower the resources available; (b) the school can be more generous in taking decisions together and initiate and innovate in the process of improving the quality of education. 2) Then there are structural components of the MBS implementation, namely: (a) the management of curriculum and instructional programs; (b) the management of produce educators in schools; (c) the student Management; (d) financial management and financing; (e) management of educational facilities and infrastructure; (f) management the management of the school and community relations; (g) the management of special service institution that is effective and efficient.","author":[{"dropping-particle":"","family":"Hakim","given":"Muhammad Nur","non-dropping-particle":"","parse-names":false,"suffix":""}],"container-title":"Nidhomul Haq : Jurnal Manajemen Pendidikan Islam","id":"ITEM-1","issue":"2","issued":{"date-parts":[["2016"]]},"page":"104-114","title":"Implementasi Manajemen Berbasis Sekolah Dalam Mewujudkan Sekolah Islam Unggulan","type":"article-journal","volume":"1"},"uris":["http://www.mendeley.com/documents/?uuid=93958034-d0ec-3ee5-8bfb-edb346f71980"]},{"id":"ITEM-2","itemData":{"DOI":"10.30596/EDUTECH.V3I1.984","ISSN":"2442-7063","abstract":"Untuk mencapai tujuan pendidikan nasional, upaya tidak ada yang bisa dilakukan adalah memberikan pelayanan pendidikan kepada siswa untuk mengembangkan potensi mereka, terutama agar menjadi manusia dengan keimanan dan ketaqwaan kepada Tuhan Yang Maha Esa, berakhlak mulia, sehat, berilmu, cakap, kreatif, mandiri, dan menjadi demokratis dan bertanggung jawab warga. Perwujudan pendidikan yang efektif dan efisien, hendaklah mewujudkan Manajemen Berbasis Sekolah sebagai wujud dari reformasi pendidikan, sehingga kepala sekolah, guru, peserta didik dan orangtua peserta didik mempunyai andil yang sangat penting untuk mengawasi jalannya proses belajar mengajar pada lembaga pendidikan. Dengan demikian, akan terjadi sistem yang positif secara sentralisasi dan desentralisasi. Kata Kunci : Manajemen Pendidikan Nasional","author":[{"dropping-particle":"","family":"Pasaribu","given":"Asbin","non-dropping-particle":"","parse-names":false,"suffix":""}],"container-title":"EduTech: Jurnal Ilmu Pendidikan dan Ilmu Sosial","id":"ITEM-2","issue":"1","issued":{"date-parts":[["2017","4","25"]]},"title":"Implementasi Manajemen Berbasis Sekolah Dalam Pencapaian Tujuan Pendidikan Nasional Di Madrasah","type":"article-journal","volume":"3"},"uris":["http://www.mendeley.com/documents/?uuid=bea7264f-256b-3261-915b-4b6a79d215ff"]},{"id":"ITEM-3","itemData":{"DOI":"10.24042/ALIDARAH.V7I2.2265","ISSN":"2580-2453","abstract":"Abstrak Kepemimpinan mempengaruhi perilaku orang lain kearah tujuan tertentu sebagai indikator keberhasilan seesorang pemimpin. Penerap an kepemimpinan kepala madrasah sangat ditentukan oleh situasi kerja atau keadaan anggota/bawahan dan sumber daya pendukung organisasi. Kepemimpinan dalam bidang pendidikan lebih mengarah kepada pemberdayaan seluruh potensi organisasi dan menempatkan bawahan sebagai penentu keberhasilan pencapaian organisasi, maka sentuhan terhadap faktor-faktor yang dapat menimbulkan moral kerja dan semangat untuk berprestasi menjadi perhatian utama. Tujuan utama manajemen berbasis madrasah (MBM) adalah meningkatkan efisiensi mutu dan pemerataan pendidikan. Peningkatan efisiensi dicapai melalui keleluasaan mengelola sumber daya yang ada, partisipasi masyarakat, dan penyederhanaan birokrasi. Peningkatan mutu diperoleh melalui partisipasi orang tua, kelenturan pengelolaan sekolah, peningakatan profesionalisme guru, adanya hadiah dan hukuman sebagai kontrol, serta hal lain yang dapat menumbuh kembangkan suasana yang kondusif. Kementerian Pendidikan Nasional mendeskripsikan bahwa tujuan pelaksanaan MBM adalah meningkatkan mutu pendidikan melalui kemandirian dan inisiatif madrasah dalam mengelola dan memberdayakan sumber daya yang tersedia, meningkatkan kepedulian warga madrasah dan masyarakat dalam peyelenggaran pendidikan melalui pengambilan keputusan bersama, meningkatkan tanggung jawab madrasah kepada orang tua, masyarakat dan pemerintah tentang mutu madrasahnya, serta meningkatkan kompetensi yang sehat antar madrasah tetang mutu pendidikan yang akan dicapai. Kata kunci : Efektifitas, Kepemimpinan dan Manajemen Berbasis Madrasah","author":[{"dropping-particle":"","family":"Ajefri","given":"Feska","non-dropping-particle":"","parse-names":false,"suffix":""}],"container-title":"Al-Idarah : Jurnal Kependidikan Islam","id":"ITEM-3","issue":"2","issued":{"date-parts":[["2017","12","1"]]},"page":"99-119","title":"Efektifitas Kepemimpinan dalam Manajemen Berbasis Madrasah","type":"article-journal","volume":"7"},"uris":["http://www.mendeley.com/documents/?uuid=e900a7b7-34ca-3f2e-bd21-e92a6cc3e950"]}],"mendeley":{"formattedCitation":"(Ajefri, 2017; Hakim, 2016; Pasaribu, 2017)","plainTextFormattedCitation":"(Ajefri, 2017; Hakim, 2016; Pasaribu, 2017)","previouslyFormattedCitation":"(Ajefri, 2017; Hakim, 2016; Pasaribu, 2017)"},"properties":{"noteIndex":0},"schema":"https://github.com/citation-style-language/schema/raw/master/csl-citation.json"}</w:instrText>
      </w:r>
      <w:r w:rsidR="000D6368" w:rsidRPr="00404814">
        <w:rPr>
          <w:rFonts w:asciiTheme="majorBidi" w:hAnsiTheme="majorBidi" w:cstheme="majorBidi"/>
          <w:sz w:val="24"/>
          <w:szCs w:val="24"/>
          <w:lang w:val="en-US"/>
        </w:rPr>
        <w:fldChar w:fldCharType="separate"/>
      </w:r>
      <w:r w:rsidR="000D6368" w:rsidRPr="00404814">
        <w:rPr>
          <w:rFonts w:asciiTheme="majorBidi" w:hAnsiTheme="majorBidi" w:cstheme="majorBidi"/>
          <w:noProof/>
          <w:sz w:val="24"/>
          <w:szCs w:val="24"/>
          <w:lang w:val="en-US"/>
        </w:rPr>
        <w:t>(Ajefri, 2017; Hakim, 2016; Pasaribu, 2017)</w:t>
      </w:r>
      <w:r w:rsidR="000D6368" w:rsidRPr="00404814">
        <w:rPr>
          <w:rFonts w:asciiTheme="majorBidi" w:hAnsiTheme="majorBidi" w:cstheme="majorBidi"/>
          <w:sz w:val="24"/>
          <w:szCs w:val="24"/>
          <w:lang w:val="en-US"/>
        </w:rPr>
        <w:fldChar w:fldCharType="end"/>
      </w:r>
      <w:r w:rsidRPr="00404814">
        <w:rPr>
          <w:rFonts w:asciiTheme="majorBidi" w:hAnsiTheme="majorBidi" w:cstheme="majorBidi"/>
          <w:sz w:val="24"/>
          <w:szCs w:val="24"/>
          <w:lang w:val="en-US"/>
        </w:rPr>
        <w:t>.</w:t>
      </w:r>
    </w:p>
    <w:p w:rsidR="005D416B" w:rsidRPr="00404814" w:rsidRDefault="00950FAF" w:rsidP="005D416B">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 xml:space="preserve">MBS adalah strategi untuk mengubah pendidikan yang memerlukan pengalihan sejumlah besar kewenangan pengambilan keputusan dari pemerintah pusat dan daerah ke sekolah, serta memberikan kontrol dan akuntabilitas yang lebih besar kepada pengelola sekolah, guru, siswa, orang tua, dan masyarakat dalam proses pendidikan. </w:t>
      </w:r>
      <w:r w:rsidR="000D6368" w:rsidRPr="00404814">
        <w:rPr>
          <w:rFonts w:asciiTheme="majorBidi" w:hAnsiTheme="majorBidi" w:cstheme="majorBidi"/>
          <w:sz w:val="24"/>
          <w:szCs w:val="24"/>
          <w:lang w:val="en-US"/>
        </w:rPr>
        <w:fldChar w:fldCharType="begin" w:fldLock="1"/>
      </w:r>
      <w:r w:rsidR="000D6368" w:rsidRPr="00404814">
        <w:rPr>
          <w:rFonts w:asciiTheme="majorBidi" w:hAnsiTheme="majorBidi" w:cstheme="majorBidi"/>
          <w:sz w:val="24"/>
          <w:szCs w:val="24"/>
          <w:lang w:val="en-US"/>
        </w:rPr>
        <w:instrText>ADDIN CSL_CITATION {"citationItems":[{"id":"ITEM-1","itemData":{"ISSN":"2655-3597","abstract":"This research was conducted because of the finding that the school-based management program (SBM) was not effective in schools, so that it had an effect on improving quality. Supposedly, the existence of the SBM program can facilitate the improvement of the quality of education, so that it can make a good contribution for the school. For this reason, a study is needed to see the implementation of SBM in schools. The results of the study indicate that the implementation of school-based management programs in general is already running, even though the implementation of SBM requires funding and infrastructure as an absolute requirement among other requirements. Therefore, it is necessary to have a good socialization given by the school to the community and stakeholders in the implementation of SBM in schools. The results of this study can be used as a policy in making the right decision about the important role of SBM in improving the quality of education in schools. Keywords : Concept, SBM and its Implementation","author":[{"dropping-particle":"","family":"Akbar","given":"Muhammad Ali","non-dropping-particle":"","parse-names":false,"suffix":""}],"container-title":"PAEDAGOG","id":"ITEM-1","issue":"1","issued":{"date-parts":[["2019","11","20"]]},"title":"Konsep Manajemen Berbasis Sekolah dan Implementasinya","type":"article-journal","volume":"2"},"uris":["http://www.mendeley.com/documents/?uuid=00ba2522-7024-35ce-8669-014ab38e2019"]}],"mendeley":{"formattedCitation":"(Akbar, 2019)","plainTextFormattedCitation":"(Akbar, 2019)","previouslyFormattedCitation":"(Akbar, 2019)"},"properties":{"noteIndex":0},"schema":"https://github.com/citation-style-language/schema/raw/master/csl-citation.json"}</w:instrText>
      </w:r>
      <w:r w:rsidR="000D6368" w:rsidRPr="00404814">
        <w:rPr>
          <w:rFonts w:asciiTheme="majorBidi" w:hAnsiTheme="majorBidi" w:cstheme="majorBidi"/>
          <w:sz w:val="24"/>
          <w:szCs w:val="24"/>
          <w:lang w:val="en-US"/>
        </w:rPr>
        <w:fldChar w:fldCharType="separate"/>
      </w:r>
      <w:r w:rsidR="000D6368" w:rsidRPr="00404814">
        <w:rPr>
          <w:rFonts w:asciiTheme="majorBidi" w:hAnsiTheme="majorBidi" w:cstheme="majorBidi"/>
          <w:noProof/>
          <w:sz w:val="24"/>
          <w:szCs w:val="24"/>
          <w:lang w:val="en-US"/>
        </w:rPr>
        <w:t>(Akbar, 2019)</w:t>
      </w:r>
      <w:r w:rsidR="000D6368" w:rsidRPr="00404814">
        <w:rPr>
          <w:rFonts w:asciiTheme="majorBidi" w:hAnsiTheme="majorBidi" w:cstheme="majorBidi"/>
          <w:sz w:val="24"/>
          <w:szCs w:val="24"/>
          <w:lang w:val="en-US"/>
        </w:rPr>
        <w:fldChar w:fldCharType="end"/>
      </w:r>
      <w:r w:rsidR="005D416B" w:rsidRPr="00404814">
        <w:rPr>
          <w:rFonts w:asciiTheme="majorBidi" w:hAnsiTheme="majorBidi" w:cstheme="majorBidi"/>
          <w:sz w:val="24"/>
          <w:szCs w:val="24"/>
          <w:lang w:val="en-US"/>
        </w:rPr>
        <w:t>. Dalam hal ini pengelolaan pendidikan MBS berbeda dengan pengelolaan pendidikan yang tersentralisasi sebelumnya, karena MBS memberikan otonomi terbesar kepada sekolah dan mengajak masyarakat untuk ikut serta dalam memajukan pendidikan sekolah</w:t>
      </w:r>
      <w:r w:rsidR="000D6368" w:rsidRPr="00404814">
        <w:rPr>
          <w:rFonts w:asciiTheme="majorBidi" w:hAnsiTheme="majorBidi" w:cstheme="majorBidi"/>
          <w:sz w:val="24"/>
          <w:szCs w:val="24"/>
          <w:lang w:val="en-US"/>
        </w:rPr>
        <w:t xml:space="preserve"> </w:t>
      </w:r>
      <w:r w:rsidR="000D6368" w:rsidRPr="00404814">
        <w:rPr>
          <w:rFonts w:asciiTheme="majorBidi" w:hAnsiTheme="majorBidi" w:cstheme="majorBidi"/>
          <w:sz w:val="24"/>
          <w:szCs w:val="24"/>
          <w:lang w:val="en-US"/>
        </w:rPr>
        <w:fldChar w:fldCharType="begin" w:fldLock="1"/>
      </w:r>
      <w:r w:rsidR="000D6368" w:rsidRPr="00404814">
        <w:rPr>
          <w:rFonts w:asciiTheme="majorBidi" w:hAnsiTheme="majorBidi" w:cstheme="majorBidi"/>
          <w:sz w:val="24"/>
          <w:szCs w:val="24"/>
          <w:lang w:val="en-US"/>
        </w:rPr>
        <w:instrText>ADDIN CSL_CITATION {"citationItems":[{"id":"ITEM-1","itemData":{"ISSN":"2580-6963","abstract":"Abstract: Education is one of the factors that can sustain the survival of a nation. Through education, it is hoped that it will be able to create quality successors of the nation and can make a positive contribution to the life of the nation. However, the current conditions are inversely proportional to the expected conditions. Teachers are one of the important factors in the delivery of education in schools. Increasing the quality of education also means increasing the quality of teachers. Madrasah-based management is a translation of “school based management”. This term first appeared in the United States when people began to question the relevance of education to local problems and the environment. MBM is a new paradigm of education, which provides broad autonomy at the madrasah level (community involvement) in the framework of national education policies. Professional teachers are educators who have the expertise and philosophical skills of Ki Hajar Dewantoro; ing ngarso sung tulodho, ing madya building karso, tut wuri handayani. A teacher who is sufficiently good at the subject matter will guide students, become an example or role model for students and always encourage students to progress. With MBM it has characters that need to be implemented by madrasas that will implement it. the existence of this, a characteristic that distinguishes it from other madrasas. The principles that must be used in implementing MBM are the strength of commitment of the madrasah principal and teachers, the readiness of madrasah resources, the interaction and awareness of all madrasah citizens so that madrasah can have authority and independence in the madrasah organization, madrasahs have the resistance to adapt to change.","author":[{"dropping-particle":"","family":"Arifin","given":"Zainur","non-dropping-particle":"","parse-names":false,"suffix":""}],"container-title":"Muróbbî: Jurnal Ilmu Pendidikan","id":"ITEM-1","issue":"1","issued":{"date-parts":[["2020","3","31"]]},"page":"121-150","title":"Paradigma Studi Manajemen Berbasis Madrasah dan Guru Profesional","type":"article-journal","volume":"4"},"uris":["http://www.mendeley.com/documents/?uuid=2d150fbf-a5a6-3e15-96a6-c6c0ec593dcc"]}],"mendeley":{"formattedCitation":"(Arifin, 2020)","plainTextFormattedCitation":"(Arifin, 2020)","previouslyFormattedCitation":"(Arifin, 2020)"},"properties":{"noteIndex":0},"schema":"https://github.com/citation-style-language/schema/raw/master/csl-citation.json"}</w:instrText>
      </w:r>
      <w:r w:rsidR="000D6368" w:rsidRPr="00404814">
        <w:rPr>
          <w:rFonts w:asciiTheme="majorBidi" w:hAnsiTheme="majorBidi" w:cstheme="majorBidi"/>
          <w:sz w:val="24"/>
          <w:szCs w:val="24"/>
          <w:lang w:val="en-US"/>
        </w:rPr>
        <w:fldChar w:fldCharType="separate"/>
      </w:r>
      <w:r w:rsidR="000D6368" w:rsidRPr="00404814">
        <w:rPr>
          <w:rFonts w:asciiTheme="majorBidi" w:hAnsiTheme="majorBidi" w:cstheme="majorBidi"/>
          <w:noProof/>
          <w:sz w:val="24"/>
          <w:szCs w:val="24"/>
          <w:lang w:val="en-US"/>
        </w:rPr>
        <w:t>(Arifin, 2020)</w:t>
      </w:r>
      <w:r w:rsidR="000D6368" w:rsidRPr="00404814">
        <w:rPr>
          <w:rFonts w:asciiTheme="majorBidi" w:hAnsiTheme="majorBidi" w:cstheme="majorBidi"/>
          <w:sz w:val="24"/>
          <w:szCs w:val="24"/>
          <w:lang w:val="en-US"/>
        </w:rPr>
        <w:fldChar w:fldCharType="end"/>
      </w:r>
      <w:r w:rsidR="005D416B" w:rsidRPr="00404814">
        <w:rPr>
          <w:rFonts w:asciiTheme="majorBidi" w:hAnsiTheme="majorBidi" w:cstheme="majorBidi"/>
          <w:sz w:val="24"/>
          <w:szCs w:val="24"/>
          <w:lang w:val="en-US"/>
        </w:rPr>
        <w:t>. Alhasil, model pengelolaan sekolah telah disesuaikan dari birokrasi pusat hingga penyesuaian kemampuan internal sekolah.</w:t>
      </w:r>
    </w:p>
    <w:p w:rsidR="005D416B" w:rsidRPr="00404814" w:rsidRDefault="005D416B" w:rsidP="005D416B">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Dalam MBS, partisipasi masyarakat sangat penting dalam pengambilan keputusan dan diskusi dengan kepala sekolah dan guru</w:t>
      </w:r>
      <w:r w:rsidR="000D6368" w:rsidRPr="00404814">
        <w:rPr>
          <w:rFonts w:asciiTheme="majorBidi" w:hAnsiTheme="majorBidi" w:cstheme="majorBidi"/>
          <w:sz w:val="24"/>
          <w:szCs w:val="24"/>
          <w:lang w:val="en-US"/>
        </w:rPr>
        <w:t xml:space="preserve"> </w:t>
      </w:r>
      <w:r w:rsidR="000D6368" w:rsidRPr="00404814">
        <w:rPr>
          <w:rFonts w:asciiTheme="majorBidi" w:hAnsiTheme="majorBidi" w:cstheme="majorBidi"/>
          <w:sz w:val="24"/>
          <w:szCs w:val="24"/>
          <w:lang w:val="en-US"/>
        </w:rPr>
        <w:fldChar w:fldCharType="begin" w:fldLock="1"/>
      </w:r>
      <w:r w:rsidR="000D6368" w:rsidRPr="00404814">
        <w:rPr>
          <w:rFonts w:asciiTheme="majorBidi" w:hAnsiTheme="majorBidi" w:cstheme="majorBidi"/>
          <w:sz w:val="24"/>
          <w:szCs w:val="24"/>
          <w:lang w:val="en-US"/>
        </w:rPr>
        <w:instrText>ADDIN CSL_CITATION {"citationItems":[{"id":"ITEM-1","itemData":{"ISSN":"2621-7201","abstract":"Penelitian ini dilakukan karena adanya temuan bahwa program manajemen berbasis sekolah (MBS) kurang berjalan efektif di sekolah, sehingga berpengaruh pada peningkatan mutu. Semestinya, dengan adanya program MBS dapat mempermudah peningkatan mutu pendidikan, sehingga dapat memberikan kontribusi yang baik bagi pihak sekolah. Untuk kepentingan tersebut, diperlukan adanya kajian, untuk melihat tentang pelaksanaan MBS di sekolah. Hasil kajian menunjukkan bahwa pelaksanaan program manajemen berbasis sekolah pada umumnya sudah berjalan, walaupun dalam penerapan MBS memerlukan dana dan prasarana sebagai persyaratan mutlak di antara persyaratan lainnya. Karena itu, perlu adanya sosialisasi yang baik yang diberikan oleh pihak sekolah terhadap masyarakat dan stakholders dalam penerapan MBS di sekolah. Hasil kajian ini dapat dijadikan kebijakan dalam mengambil sebuah keputusan yang tepat tentang pentingnya peran MBS dalam peningkatan mutu pendidikan di sekolah. Kata Kunci : Konsep, MBS dan Implementasinya","author":[{"dropping-particle":"","family":"Kurnia","given":"Rusdi","non-dropping-particle":"","parse-names":false,"suffix":""}],"container-title":"FITRA","id":"ITEM-1","issue":"2","issued":{"date-parts":[["2018","7","25"]]},"title":"Konsep Manajemen Berbasis Sekolah (MBS) dan Implementasinya","type":"article-journal","volume":"2"},"uris":["http://www.mendeley.com/documents/?uuid=bad3ed19-956a-3340-a25b-190f49974cdd"]}],"mendeley":{"formattedCitation":"(Kurnia, 2018)","plainTextFormattedCitation":"(Kurnia, 2018)","previouslyFormattedCitation":"(Kurnia, 2018)"},"properties":{"noteIndex":0},"schema":"https://github.com/citation-style-language/schema/raw/master/csl-citation.json"}</w:instrText>
      </w:r>
      <w:r w:rsidR="000D6368" w:rsidRPr="00404814">
        <w:rPr>
          <w:rFonts w:asciiTheme="majorBidi" w:hAnsiTheme="majorBidi" w:cstheme="majorBidi"/>
          <w:sz w:val="24"/>
          <w:szCs w:val="24"/>
          <w:lang w:val="en-US"/>
        </w:rPr>
        <w:fldChar w:fldCharType="separate"/>
      </w:r>
      <w:r w:rsidR="000D6368" w:rsidRPr="00404814">
        <w:rPr>
          <w:rFonts w:asciiTheme="majorBidi" w:hAnsiTheme="majorBidi" w:cstheme="majorBidi"/>
          <w:noProof/>
          <w:sz w:val="24"/>
          <w:szCs w:val="24"/>
          <w:lang w:val="en-US"/>
        </w:rPr>
        <w:t>(Kurnia, 2018)</w:t>
      </w:r>
      <w:r w:rsidR="000D6368" w:rsidRPr="00404814">
        <w:rPr>
          <w:rFonts w:asciiTheme="majorBidi" w:hAnsiTheme="majorBidi" w:cstheme="majorBidi"/>
          <w:sz w:val="24"/>
          <w:szCs w:val="24"/>
          <w:lang w:val="en-US"/>
        </w:rPr>
        <w:fldChar w:fldCharType="end"/>
      </w:r>
      <w:r w:rsidRPr="00404814">
        <w:rPr>
          <w:rFonts w:asciiTheme="majorBidi" w:hAnsiTheme="majorBidi" w:cstheme="majorBidi"/>
          <w:sz w:val="24"/>
          <w:szCs w:val="24"/>
          <w:lang w:val="en-US"/>
        </w:rPr>
        <w:t>. Oleh karena itu, sekolah yang disetujui oleh masyarakat harus bertanggung jawab atas seluruh operasional sekolah, termasuk keuangan, pembelajaran, fasilitas, dan berbagai komponen yang memungkinkan sekolah menyelenggarakan pendidikan dengan lancar</w:t>
      </w:r>
      <w:r w:rsidR="000D6368" w:rsidRPr="00404814">
        <w:rPr>
          <w:rFonts w:asciiTheme="majorBidi" w:hAnsiTheme="majorBidi" w:cstheme="majorBidi"/>
          <w:sz w:val="24"/>
          <w:szCs w:val="24"/>
          <w:lang w:val="en-US"/>
        </w:rPr>
        <w:t xml:space="preserve"> </w:t>
      </w:r>
      <w:r w:rsidR="000D6368" w:rsidRPr="00404814">
        <w:rPr>
          <w:rFonts w:asciiTheme="majorBidi" w:hAnsiTheme="majorBidi" w:cstheme="majorBidi"/>
          <w:sz w:val="24"/>
          <w:szCs w:val="24"/>
          <w:lang w:val="en-US"/>
        </w:rPr>
        <w:fldChar w:fldCharType="begin" w:fldLock="1"/>
      </w:r>
      <w:r w:rsidR="000D6368" w:rsidRPr="00404814">
        <w:rPr>
          <w:rFonts w:asciiTheme="majorBidi" w:hAnsiTheme="majorBidi" w:cstheme="majorBidi"/>
          <w:sz w:val="24"/>
          <w:szCs w:val="24"/>
          <w:lang w:val="en-US"/>
        </w:rPr>
        <w:instrText>ADDIN CSL_CITATION {"citationItems":[{"id":"ITEM-1","itemData":{"ISSN":"2476-9037","author":[{"dropping-particle":"","family":"Umam","given":"Muhamad Khoirul","non-dropping-particle":"","parse-names":false,"suffix":""}],"container-title":"Al-Hikmah: Jurnal Kependidikan Dan Syariah","id":"ITEM-1","issue":"1","issued":{"date-parts":[["2019","10","23"]]},"page":"39-56","title":"Komite Madrasah dalam Konteks Manajemen Mutu Terpadu Pendidikan Islam","type":"article-journal","volume":"7"},"uris":["http://www.mendeley.com/documents/?uuid=ca3529b4-db7d-30d0-98c1-5fb8a92fd464"]}],"mendeley":{"formattedCitation":"(Umam, 2019)","plainTextFormattedCitation":"(Umam, 2019)","previouslyFormattedCitation":"(Umam, 2019)"},"properties":{"noteIndex":0},"schema":"https://github.com/citation-style-language/schema/raw/master/csl-citation.json"}</w:instrText>
      </w:r>
      <w:r w:rsidR="000D6368" w:rsidRPr="00404814">
        <w:rPr>
          <w:rFonts w:asciiTheme="majorBidi" w:hAnsiTheme="majorBidi" w:cstheme="majorBidi"/>
          <w:sz w:val="24"/>
          <w:szCs w:val="24"/>
          <w:lang w:val="en-US"/>
        </w:rPr>
        <w:fldChar w:fldCharType="separate"/>
      </w:r>
      <w:r w:rsidR="000D6368" w:rsidRPr="00404814">
        <w:rPr>
          <w:rFonts w:asciiTheme="majorBidi" w:hAnsiTheme="majorBidi" w:cstheme="majorBidi"/>
          <w:noProof/>
          <w:sz w:val="24"/>
          <w:szCs w:val="24"/>
          <w:lang w:val="en-US"/>
        </w:rPr>
        <w:t>(Umam, 2019)</w:t>
      </w:r>
      <w:r w:rsidR="000D6368" w:rsidRPr="00404814">
        <w:rPr>
          <w:rFonts w:asciiTheme="majorBidi" w:hAnsiTheme="majorBidi" w:cstheme="majorBidi"/>
          <w:sz w:val="24"/>
          <w:szCs w:val="24"/>
          <w:lang w:val="en-US"/>
        </w:rPr>
        <w:fldChar w:fldCharType="end"/>
      </w:r>
      <w:r w:rsidRPr="00404814">
        <w:rPr>
          <w:rFonts w:asciiTheme="majorBidi" w:hAnsiTheme="majorBidi" w:cstheme="majorBidi"/>
          <w:sz w:val="24"/>
          <w:szCs w:val="24"/>
          <w:lang w:val="en-US"/>
        </w:rPr>
        <w:t>. Dengan kata lain, komite sekolah menentukan semua kebijakan dan layanan sekolah berdasarkan hasil diskusi semua pihak, baik dari pihak dinas pendidikan, kepala sekolah, guru, perwakilan siswa, tokoh masyarakat, dan pejabat daerah tempat sekolah itu berada. Tujuan utama MBS adalah untuk meningkatkan kemandirian sekolah, meningkatkan partisipasi siswa dan masyarakat dalam penyelenggaraan pendidikan, dan meningkatkan fleksibilitas pengelolaan sumber daya sekolah</w:t>
      </w:r>
      <w:r w:rsidR="000D6368" w:rsidRPr="00404814">
        <w:rPr>
          <w:rFonts w:asciiTheme="majorBidi" w:hAnsiTheme="majorBidi" w:cstheme="majorBidi"/>
          <w:sz w:val="24"/>
          <w:szCs w:val="24"/>
          <w:lang w:val="en-US"/>
        </w:rPr>
        <w:t xml:space="preserve"> </w:t>
      </w:r>
      <w:r w:rsidR="000D6368" w:rsidRPr="00404814">
        <w:rPr>
          <w:rFonts w:asciiTheme="majorBidi" w:hAnsiTheme="majorBidi" w:cstheme="majorBidi"/>
          <w:sz w:val="24"/>
          <w:szCs w:val="24"/>
          <w:lang w:val="en-US"/>
        </w:rPr>
        <w:fldChar w:fldCharType="begin" w:fldLock="1"/>
      </w:r>
      <w:r w:rsidR="000D6368" w:rsidRPr="00404814">
        <w:rPr>
          <w:rFonts w:asciiTheme="majorBidi" w:hAnsiTheme="majorBidi" w:cstheme="majorBidi"/>
          <w:sz w:val="24"/>
          <w:szCs w:val="24"/>
          <w:lang w:val="en-US"/>
        </w:rPr>
        <w:instrText>ADDIN CSL_CITATION {"citationItems":[{"id":"ITEM-1","itemData":{"DOI":"10.31538/NDH.V1I2.7","ISSN":"2503-1481","abstract":"School-based management is implemented so that it can give ease in achieving the vision, mission, and goals of the institution, so that it can improve the quality of education and bring a good end result and quality, and can get a productive and qualified graduates. This research was conducted in SMP Ar-Rohmah and SMP Plus Al-Kauthar Malang, where the school is the educational institution that has a future orientation. The institutions including educational institutions featured with learners who are full of achievement in terms of both academic and non-academic. This study focused on four issues, are: 1) The factors that encourage the implementation of MBS; 2) The principles of what is done in the implementation of MBS; 3) What is the purpose of implementation of MBS; and 4) How does the structural components MBS implementation.This study used qualitative methods, multi-sites. data collection used the interview, observation and documentation. The research findings were: 1) the factors that encourage the implementation of MBS is: (a) the existence of decentralization; (b) a factor of independence against a school owned resources; (c) factors initiative; and (d) a factor of innovation against the increase in the quality of education. Then the purpose of the implementation of the MBS, namely: (a) so that the school could improve the quality of education by making the school more independent, have awareness/participation, teamwork, initiative and school in managing, utilizing, and empower the resources available; (b) the school can be more generous in taking decisions together and initiate and innovate in the process of improving the quality of education. 2) Then there are structural components of the MBS implementation, namely: (a) the management of curriculum and instructional programs; (b) the management of produce educators in schools; (c) the student Management; (d) financial management and financing; (e) management of educational facilities and infrastructure; (f) management the management of the school and community relations; (g) the management of special service institution that is effective and efficient.","author":[{"dropping-particle":"","family":"Hakim","given":"Muhammad Nur","non-dropping-particle":"","parse-names":false,"suffix":""}],"container-title":"Nidhomul Haq : Jurnal Manajemen Pendidikan Islam","id":"ITEM-1","issue":"2","issued":{"date-parts":[["2016"]]},"page":"104-114","title":"Implementasi Manajemen Berbasis Sekolah Dalam Mewujudkan Sekolah Islam Unggulan","type":"article-journal","volume":"1"},"uris":["http://www.mendeley.com/documents/?uuid=93958034-d0ec-3ee5-8bfb-edb346f71980"]},{"id":"ITEM-2","itemData":{"DOI":"10.30596/EDUTECH.V3I1.984","ISSN":"2442-7063","abstract":"Untuk mencapai tujuan pendidikan nasional, upaya tidak ada yang bisa dilakukan adalah memberikan pelayanan pendidikan kepada siswa untuk mengembangkan potensi mereka, terutama agar menjadi manusia dengan keimanan dan ketaqwaan kepada Tuhan Yang Maha Esa, berakhlak mulia, sehat, berilmu, cakap, kreatif, mandiri, dan menjadi demokratis dan bertanggung jawab warga. Perwujudan pendidikan yang efektif dan efisien, hendaklah mewujudkan Manajemen Berbasis Sekolah sebagai wujud dari reformasi pendidikan, sehingga kepala sekolah, guru, peserta didik dan orangtua peserta didik mempunyai andil yang sangat penting untuk mengawasi jalannya proses belajar mengajar pada lembaga pendidikan. Dengan demikian, akan terjadi sistem yang positif secara sentralisasi dan desentralisasi. Kata Kunci : Manajemen Pendidikan Nasional","author":[{"dropping-particle":"","family":"Pasaribu","given":"Asbin","non-dropping-particle":"","parse-names":false,"suffix":""}],"container-title":"EduTech: Jurnal Ilmu Pendidikan dan Ilmu Sosial","id":"ITEM-2","issue":"1","issued":{"date-parts":[["2017","4","25"]]},"title":"Implementasi Manajemen Berbasis Sekolah Dalam Pencapaian Tujuan Pendidikan Nasional Di Madrasah","type":"article-journal","volume":"3"},"uris":["http://www.mendeley.com/documents/?uuid=bea7264f-256b-3261-915b-4b6a79d215ff"]},{"id":"ITEM-3","itemData":{"DOI":"10.32923/edugama.v5i1.962","ISSN":"2598-8115","abstract":"This paper examines 4.0-based madrasa education in a quality management frame with descriptive historical methods. This study discusses the world of madrasa education has many opinions, therefore, the application of the 4.0-based quality management system in improving quality to produce products that have cognitive and affective, psychomotor intelligence and maintain schools with distinctive characteristics of character and noble identity based on values religious values and being able to self-regulate in the 4.0 era. not maximal, it requires government policy by providing sufficient budget, so that madrasas can support their teachers, complete their educational facilities and infrastructure, provide digital-based textbooks, God willing, which can be easily resolved. The National Education System Law, which was passed several years ago, would provide an opportunity for the government to give adequate attention to all educational institutions, including madrasa education.","author":[{"dropping-particle":"","family":"Bahri","given":"Samsul","non-dropping-particle":"","parse-names":false,"suffix":""}],"container-title":"Edugama: Jurnal Kependidikan dan Sosial Keagamaan","id":"ITEM-3","issue":"1","issued":{"date-parts":[["2019","7","1"]]},"page":"115-154","publisher":"IAIN Syaikh Abdurrahman Siddik Bangka Belitung","title":"Pendidikan Madrasah Berbasis 4.0 dalam Bingkai Manajemen Mutu","type":"article-journal","volume":"5"},"uris":["http://www.mendeley.com/documents/?uuid=f846d0ca-8c72-33d0-986a-dface44365dc"]}],"mendeley":{"formattedCitation":"(Bahri, 2019; Hakim, 2016; Pasaribu, 2017)","plainTextFormattedCitation":"(Bahri, 2019; Hakim, 2016; Pasaribu, 2017)","previouslyFormattedCitation":"(Bahri, 2019; Hakim, 2016; Pasaribu, 2017)"},"properties":{"noteIndex":0},"schema":"https://github.com/citation-style-language/schema/raw/master/csl-citation.json"}</w:instrText>
      </w:r>
      <w:r w:rsidR="000D6368" w:rsidRPr="00404814">
        <w:rPr>
          <w:rFonts w:asciiTheme="majorBidi" w:hAnsiTheme="majorBidi" w:cstheme="majorBidi"/>
          <w:sz w:val="24"/>
          <w:szCs w:val="24"/>
          <w:lang w:val="en-US"/>
        </w:rPr>
        <w:fldChar w:fldCharType="separate"/>
      </w:r>
      <w:r w:rsidR="000D6368" w:rsidRPr="00404814">
        <w:rPr>
          <w:rFonts w:asciiTheme="majorBidi" w:hAnsiTheme="majorBidi" w:cstheme="majorBidi"/>
          <w:noProof/>
          <w:sz w:val="24"/>
          <w:szCs w:val="24"/>
          <w:lang w:val="en-US"/>
        </w:rPr>
        <w:t>(Bahri, 2019; Hakim, 2016; Pasaribu, 2017)</w:t>
      </w:r>
      <w:r w:rsidR="000D6368" w:rsidRPr="00404814">
        <w:rPr>
          <w:rFonts w:asciiTheme="majorBidi" w:hAnsiTheme="majorBidi" w:cstheme="majorBidi"/>
          <w:sz w:val="24"/>
          <w:szCs w:val="24"/>
          <w:lang w:val="en-US"/>
        </w:rPr>
        <w:fldChar w:fldCharType="end"/>
      </w:r>
      <w:r w:rsidRPr="00404814">
        <w:rPr>
          <w:rFonts w:asciiTheme="majorBidi" w:hAnsiTheme="majorBidi" w:cstheme="majorBidi"/>
          <w:sz w:val="24"/>
          <w:szCs w:val="24"/>
          <w:lang w:val="en-US"/>
        </w:rPr>
        <w:t>. Oleh karena itu, penerapan MBS harus mengambil pendekatan yang strategis. Satu hal yang harus diingat adalah bahwa peralihan dari manajemen pusat ke berbasis sekolah bukanlah proses satu kali dengan hasil yang baik, melainkan proses yang berkelanjutan dari waktu ke waktu dengan melibatkan semua pihak yang terlibat dalam pendidikan sekolah.</w:t>
      </w:r>
    </w:p>
    <w:p w:rsidR="008734A9" w:rsidRPr="00404814" w:rsidRDefault="008734A9" w:rsidP="00950FAF">
      <w:pPr>
        <w:spacing w:line="240" w:lineRule="auto"/>
        <w:ind w:firstLine="567"/>
        <w:contextualSpacing/>
        <w:jc w:val="both"/>
        <w:rPr>
          <w:rFonts w:asciiTheme="majorBidi" w:hAnsiTheme="majorBidi" w:cstheme="majorBidi"/>
          <w:sz w:val="24"/>
          <w:szCs w:val="24"/>
        </w:rPr>
      </w:pPr>
      <w:r w:rsidRPr="00404814">
        <w:rPr>
          <w:rFonts w:asciiTheme="majorBidi" w:hAnsiTheme="majorBidi" w:cstheme="majorBidi"/>
          <w:sz w:val="24"/>
          <w:szCs w:val="24"/>
          <w:lang w:val="en-US"/>
        </w:rPr>
        <w:t xml:space="preserve">Di kota Curup, </w:t>
      </w:r>
      <w:r w:rsidR="00950FAF" w:rsidRPr="00404814">
        <w:rPr>
          <w:rFonts w:asciiTheme="majorBidi" w:hAnsiTheme="majorBidi" w:cstheme="majorBidi"/>
          <w:sz w:val="24"/>
          <w:szCs w:val="24"/>
          <w:lang w:val="en-US"/>
        </w:rPr>
        <w:t xml:space="preserve">SMAN 8 Rejang Lebong yang </w:t>
      </w:r>
      <w:r w:rsidR="00950FAF" w:rsidRPr="00404814">
        <w:rPr>
          <w:rFonts w:asciiTheme="majorBidi" w:hAnsiTheme="majorBidi" w:cstheme="majorBidi"/>
          <w:sz w:val="24"/>
          <w:szCs w:val="24"/>
        </w:rPr>
        <w:t>berada</w:t>
      </w:r>
      <w:r w:rsidR="00950FAF" w:rsidRPr="00404814">
        <w:rPr>
          <w:rFonts w:asciiTheme="majorBidi" w:hAnsiTheme="majorBidi" w:cstheme="majorBidi"/>
          <w:sz w:val="24"/>
          <w:szCs w:val="24"/>
          <w:lang w:val="en-US"/>
        </w:rPr>
        <w:t xml:space="preserve"> di Kabupaten Rejang Lebong semakin terkenal </w:t>
      </w:r>
      <w:r w:rsidR="00950FAF" w:rsidRPr="00404814">
        <w:rPr>
          <w:rFonts w:asciiTheme="majorBidi" w:hAnsiTheme="majorBidi" w:cstheme="majorBidi"/>
          <w:sz w:val="24"/>
          <w:szCs w:val="24"/>
        </w:rPr>
        <w:t xml:space="preserve">karena sudah menerapkan </w:t>
      </w:r>
      <w:r w:rsidR="00950FAF" w:rsidRPr="00404814">
        <w:rPr>
          <w:rFonts w:asciiTheme="majorBidi" w:hAnsiTheme="majorBidi" w:cstheme="majorBidi"/>
          <w:sz w:val="24"/>
          <w:szCs w:val="24"/>
          <w:lang w:val="en-US"/>
        </w:rPr>
        <w:t>MBS.</w:t>
      </w:r>
      <w:r w:rsidR="00950FAF" w:rsidRPr="00404814">
        <w:rPr>
          <w:rFonts w:asciiTheme="majorBidi" w:hAnsiTheme="majorBidi" w:cstheme="majorBidi"/>
          <w:sz w:val="24"/>
          <w:szCs w:val="24"/>
        </w:rPr>
        <w:t xml:space="preserve"> </w:t>
      </w:r>
      <w:r w:rsidRPr="00404814">
        <w:rPr>
          <w:rFonts w:asciiTheme="majorBidi" w:hAnsiTheme="majorBidi" w:cstheme="majorBidi"/>
          <w:sz w:val="24"/>
          <w:szCs w:val="24"/>
          <w:lang w:val="en-US"/>
        </w:rPr>
        <w:t>Orientasi dari sekolah ini adalah untuk mencerdaskan anak didik dan memiliki prestasi yang unggul. Dalam perkembangannya, SMAN 8 Rejang Lebong dari segi kualitas dan kuantitas kadang mengalami dinamika naik turun karena tidak ada kes</w:t>
      </w:r>
      <w:r w:rsidR="00F745C4" w:rsidRPr="00404814">
        <w:rPr>
          <w:rFonts w:asciiTheme="majorBidi" w:hAnsiTheme="majorBidi" w:cstheme="majorBidi"/>
          <w:sz w:val="24"/>
          <w:szCs w:val="24"/>
          <w:lang w:val="en-US"/>
        </w:rPr>
        <w:t>tabilan dalam pengelolaan d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pengaturan lembaga, apabila tidak diatasi</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ak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menjadi penghambat dalam perkembangan sekolah, terutama kalah bersaing dengan sekolah lain.</w:t>
      </w:r>
    </w:p>
    <w:p w:rsidR="008734A9" w:rsidRPr="00404814" w:rsidRDefault="008734A9" w:rsidP="00533525">
      <w:pPr>
        <w:spacing w:line="240" w:lineRule="auto"/>
        <w:ind w:firstLine="567"/>
        <w:contextualSpacing/>
        <w:jc w:val="both"/>
        <w:rPr>
          <w:rFonts w:asciiTheme="majorBidi" w:hAnsiTheme="majorBidi" w:cstheme="majorBidi"/>
          <w:sz w:val="24"/>
          <w:szCs w:val="24"/>
        </w:rPr>
      </w:pPr>
      <w:r w:rsidRPr="00404814">
        <w:rPr>
          <w:rFonts w:asciiTheme="majorBidi" w:hAnsiTheme="majorBidi" w:cstheme="majorBidi"/>
          <w:sz w:val="24"/>
          <w:szCs w:val="24"/>
        </w:rPr>
        <w:t xml:space="preserve">Hasil observasi awal yang peneliti lakukan terkait pengelolaan sekolah di SMAN 8 Rejang Lebong, </w:t>
      </w:r>
      <w:r w:rsidR="00533525" w:rsidRPr="00404814">
        <w:rPr>
          <w:rFonts w:asciiTheme="majorBidi" w:hAnsiTheme="majorBidi" w:cstheme="majorBidi"/>
          <w:sz w:val="24"/>
          <w:szCs w:val="24"/>
        </w:rPr>
        <w:t>menunjukkan bahwa tenaga pengajar dan kependidikan sudah melaksanakan tugasnya, namun pelaksanaannya masih belum optimal terutama pada bidang kurikulum dan program pengajaran</w:t>
      </w:r>
      <w:r w:rsidRPr="00404814">
        <w:rPr>
          <w:rFonts w:asciiTheme="majorBidi" w:hAnsiTheme="majorBidi" w:cstheme="majorBidi"/>
          <w:sz w:val="24"/>
          <w:szCs w:val="24"/>
        </w:rPr>
        <w:t xml:space="preserve">, manajemen kesiswaan telah dilakukan tetapi cenderung kurang optimal, manajemen keuangan dan pembiayaan telah dilakukan namun kondisi keuangan masih </w:t>
      </w:r>
      <w:r w:rsidRPr="00404814">
        <w:rPr>
          <w:rFonts w:asciiTheme="majorBidi" w:hAnsiTheme="majorBidi" w:cstheme="majorBidi"/>
          <w:sz w:val="24"/>
          <w:szCs w:val="24"/>
        </w:rPr>
        <w:lastRenderedPageBreak/>
        <w:t>minim, peningkatan sarana dan prasarana telah dilakukan tetapi belum dapat menunjang prestasi belajar siswa, dan sudah ada hubungan manajemen sekolah dan masyarakat tetapi komunikasi yang terjalin belum sesuai dengan harapan.</w:t>
      </w:r>
    </w:p>
    <w:p w:rsidR="004A3353" w:rsidRPr="00404814" w:rsidRDefault="008734A9" w:rsidP="008734A9">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Berbasis pada fenomena ini, penelitian ini dilakukan untuk mengungkap lebih dalam tentang hambatan yang dialami oleh SMAN 8 Rejang Lebong dalam menerapkan MBS.</w:t>
      </w:r>
    </w:p>
    <w:p w:rsidR="00653A52" w:rsidRPr="00404814" w:rsidRDefault="00653A52" w:rsidP="00653A52">
      <w:pPr>
        <w:spacing w:line="240" w:lineRule="auto"/>
        <w:contextualSpacing/>
        <w:jc w:val="both"/>
        <w:rPr>
          <w:rFonts w:asciiTheme="majorBidi" w:hAnsiTheme="majorBidi" w:cstheme="majorBidi"/>
          <w:sz w:val="24"/>
          <w:szCs w:val="24"/>
          <w:lang w:val="en-US"/>
        </w:rPr>
      </w:pPr>
    </w:p>
    <w:p w:rsidR="00653A52" w:rsidRPr="00404814" w:rsidRDefault="00653A52" w:rsidP="00653A52">
      <w:pPr>
        <w:spacing w:line="240" w:lineRule="auto"/>
        <w:contextualSpacing/>
        <w:jc w:val="both"/>
        <w:rPr>
          <w:rFonts w:asciiTheme="majorBidi" w:hAnsiTheme="majorBidi" w:cstheme="majorBidi"/>
          <w:sz w:val="24"/>
          <w:szCs w:val="24"/>
          <w:lang w:val="en-US"/>
        </w:rPr>
      </w:pPr>
      <w:r w:rsidRPr="00404814">
        <w:rPr>
          <w:rFonts w:asciiTheme="majorBidi" w:hAnsiTheme="majorBidi" w:cstheme="majorBidi"/>
          <w:b/>
          <w:bCs/>
          <w:sz w:val="24"/>
          <w:szCs w:val="24"/>
          <w:lang w:val="en-US"/>
        </w:rPr>
        <w:t>Metode</w:t>
      </w:r>
    </w:p>
    <w:p w:rsidR="00653A52" w:rsidRPr="00404814" w:rsidRDefault="00653A52" w:rsidP="00653A52">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 xml:space="preserve">Penelitian ini mengadopsi paradigma constructivism </w:t>
      </w:r>
      <w:r w:rsidRPr="00404814">
        <w:rPr>
          <w:rFonts w:asciiTheme="majorBidi" w:hAnsiTheme="majorBidi" w:cstheme="majorBidi"/>
          <w:sz w:val="24"/>
          <w:szCs w:val="24"/>
          <w:lang w:val="en-US"/>
        </w:rPr>
        <w:fldChar w:fldCharType="begin" w:fldLock="1"/>
      </w:r>
      <w:r w:rsidR="00273C14" w:rsidRPr="00404814">
        <w:rPr>
          <w:rFonts w:asciiTheme="majorBidi" w:hAnsiTheme="majorBidi" w:cstheme="majorBidi"/>
          <w:sz w:val="24"/>
          <w:szCs w:val="24"/>
          <w:lang w:val="en-US"/>
        </w:rPr>
        <w:instrText>ADDIN CSL_CITATION {"citationItems":[{"id":"ITEM-1","itemData":{"ISSN":"1052-0147","abstract":"Case study methodology has long been a contested terrain in social sciences research which is characterized by varying, sometimes opposing, approaches espoused by many research methodologists. Despite being one of the most frequently used qualitative research methodologies in educational research, the methodologists do not have a full consensus on the design and implementation of case study, which hampers its full evolution. Focusing on the landmark works of three prominent methodologists, namely Robert Yin, Sharan Merriam, Robert Stake, I attempt to scrutinize the areas where their perspectives diverge, converge and complement one another in varying dimensions of case study research. I aim to help the emerging researchers in the field of education familiarize themselves with the diverse views regarding case study that lead to a vast array of techniques and strategies, out of which they can come up with a combined perspective which best serves their research purpose.","author":[{"dropping-particle":"","family":"Yazan","given":"Bedrettin","non-dropping-particle":"","parse-names":false,"suffix":""}],"container-title":"The Qualitative Report","id":"ITEM-1","issue":"2","issued":{"date-parts":[["2015"]]},"page":"134-152","title":"Three Approaches to Case Study Methods in Education : Yin , Merriam , and Stake Three Approaches to Case Study Methods in Education : Yin , Merriam ,","type":"article-journal","volume":"20"},"uris":["http://www.mendeley.com/documents/?uuid=6cf25eff-b799-40fb-9087-3aa865b68160"]}],"mendeley":{"formattedCitation":"(Yazan, 2015)","plainTextFormattedCitation":"(Yazan, 2015)","previouslyFormattedCitation":"(Yazan, 2015)"},"properties":{"noteIndex":0},"schema":"https://github.com/citation-style-language/schema/raw/master/csl-citation.json"}</w:instrText>
      </w:r>
      <w:r w:rsidRPr="00404814">
        <w:rPr>
          <w:rFonts w:asciiTheme="majorBidi" w:hAnsiTheme="majorBidi" w:cstheme="majorBidi"/>
          <w:sz w:val="24"/>
          <w:szCs w:val="24"/>
          <w:lang w:val="en-US"/>
        </w:rPr>
        <w:fldChar w:fldCharType="separate"/>
      </w:r>
      <w:r w:rsidRPr="00404814">
        <w:rPr>
          <w:rFonts w:asciiTheme="majorBidi" w:hAnsiTheme="majorBidi" w:cstheme="majorBidi"/>
          <w:noProof/>
          <w:sz w:val="24"/>
          <w:szCs w:val="24"/>
          <w:lang w:val="en-US"/>
        </w:rPr>
        <w:t>(Yazan, 2015)</w:t>
      </w:r>
      <w:r w:rsidRPr="00404814">
        <w:rPr>
          <w:rFonts w:asciiTheme="majorBidi" w:hAnsiTheme="majorBidi" w:cstheme="majorBidi"/>
          <w:sz w:val="24"/>
          <w:szCs w:val="24"/>
          <w:lang w:val="en-US"/>
        </w:rPr>
        <w:fldChar w:fldCharType="end"/>
      </w:r>
      <w:r w:rsidRPr="00404814">
        <w:rPr>
          <w:rFonts w:asciiTheme="majorBidi" w:hAnsiTheme="majorBidi" w:cstheme="majorBidi"/>
          <w:sz w:val="24"/>
          <w:szCs w:val="24"/>
          <w:lang w:val="en-US"/>
        </w:rPr>
        <w:t xml:space="preserve"> yang menerapkan studi kasus. </w:t>
      </w:r>
      <w:r w:rsidR="00273C14" w:rsidRPr="00404814">
        <w:rPr>
          <w:rFonts w:asciiTheme="majorBidi" w:hAnsiTheme="majorBidi" w:cstheme="majorBidi"/>
          <w:sz w:val="24"/>
          <w:szCs w:val="24"/>
          <w:lang w:val="en-US"/>
        </w:rPr>
        <w:t xml:space="preserve">Kasus yang diangkat dan menjadi orientasi utama dalam penelitian ini adalah hambatan yang dihadapi SMAN SMAN 8 Rejang Lebong dalam mengaplikasikan manajemen berbasis sekolah. Penelitian ini melibatkan kepala sekolah, wakil kepala sekolah, para guru, para staf administrasi termasuk tata usaha, pihak kebersihan sekolah, dan beberapa orang siswa yang menjadi informan. Mereka dipilih sebagai informan atau subjek dalam penelitian ini secara purposif </w:t>
      </w:r>
      <w:r w:rsidR="00273C14" w:rsidRPr="00404814">
        <w:rPr>
          <w:rFonts w:asciiTheme="majorBidi" w:hAnsiTheme="majorBidi" w:cstheme="majorBidi"/>
          <w:sz w:val="24"/>
          <w:szCs w:val="24"/>
          <w:lang w:val="en-US"/>
        </w:rPr>
        <w:fldChar w:fldCharType="begin" w:fldLock="1"/>
      </w:r>
      <w:r w:rsidR="00273C14" w:rsidRPr="00404814">
        <w:rPr>
          <w:rFonts w:asciiTheme="majorBidi" w:hAnsiTheme="majorBidi" w:cstheme="majorBidi"/>
          <w:sz w:val="24"/>
          <w:szCs w:val="24"/>
          <w:lang w:val="en-US"/>
        </w:rPr>
        <w:instrText>ADDIN CSL_CITATION {"citationItems":[{"id":"ITEM-1","itemData":{"DOI":"10.1017/CBO9781107415324.004","ISBN":"9788578110796","ISSN":"1098-6596","PMID":"25246403","author":[{"dropping-particle":"","family":"Fraenkel","given":"Jack R","non-dropping-particle":"","parse-names":false,"suffix":""},{"dropping-particle":"","family":"Wallen","given":"Norman E","non-dropping-particle":"","parse-names":false,"suffix":""},{"dropping-particle":"","family":"Hyun","given":"Helen H","non-dropping-particle":"","parse-names":false,"suffix":""}],"id":"ITEM-1","issued":{"date-parts":[["2012"]]},"number-of-pages":"710","publisher":"McGraw-Hill Companies, Inc","publisher-place":"1221 Avenue of the Americas, New York, NY 10020","title":"How to design and evaluate research in education","type":"book"},"uris":["http://www.mendeley.com/documents/?uuid=1ef4bef9-39a4-46a5-a5ef-f643a3fdd221"]}],"mendeley":{"formattedCitation":"(Fraenkel et al., 2012)","plainTextFormattedCitation":"(Fraenkel et al., 2012)","previouslyFormattedCitation":"(Fraenkel et al., 2012)"},"properties":{"noteIndex":0},"schema":"https://github.com/citation-style-language/schema/raw/master/csl-citation.json"}</w:instrText>
      </w:r>
      <w:r w:rsidR="00273C14" w:rsidRPr="00404814">
        <w:rPr>
          <w:rFonts w:asciiTheme="majorBidi" w:hAnsiTheme="majorBidi" w:cstheme="majorBidi"/>
          <w:sz w:val="24"/>
          <w:szCs w:val="24"/>
          <w:lang w:val="en-US"/>
        </w:rPr>
        <w:fldChar w:fldCharType="separate"/>
      </w:r>
      <w:r w:rsidR="00273C14" w:rsidRPr="00404814">
        <w:rPr>
          <w:rFonts w:asciiTheme="majorBidi" w:hAnsiTheme="majorBidi" w:cstheme="majorBidi"/>
          <w:noProof/>
          <w:sz w:val="24"/>
          <w:szCs w:val="24"/>
          <w:lang w:val="en-US"/>
        </w:rPr>
        <w:t>(Fraenkel et al., 2012)</w:t>
      </w:r>
      <w:r w:rsidR="00273C14" w:rsidRPr="00404814">
        <w:rPr>
          <w:rFonts w:asciiTheme="majorBidi" w:hAnsiTheme="majorBidi" w:cstheme="majorBidi"/>
          <w:sz w:val="24"/>
          <w:szCs w:val="24"/>
          <w:lang w:val="en-US"/>
        </w:rPr>
        <w:fldChar w:fldCharType="end"/>
      </w:r>
      <w:r w:rsidR="00273C14" w:rsidRPr="00404814">
        <w:rPr>
          <w:rFonts w:asciiTheme="majorBidi" w:hAnsiTheme="majorBidi" w:cstheme="majorBidi"/>
          <w:sz w:val="24"/>
          <w:szCs w:val="24"/>
          <w:lang w:val="en-US"/>
        </w:rPr>
        <w:t xml:space="preserve"> atas dasar pertimbangan bahwa mereka bisa memberikan informasi yang dibutuhkan terkait dengan hambatan yang dihadapi SMAN SMAN 8 Rejang Lebong dalam mengaplikasikan manajemen berbasis sekolah sesuai dengan konteks mereka masing-masing. </w:t>
      </w:r>
    </w:p>
    <w:p w:rsidR="00273C14" w:rsidRPr="00404814" w:rsidRDefault="00273C14" w:rsidP="00653A52">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 xml:space="preserve">Data dalam penelitian ini dikumpulkan melalui wawancara dan observasi. Konsep wawancara yang digunakan adalah wawancara terbuka </w:t>
      </w:r>
      <w:r w:rsidRPr="00404814">
        <w:rPr>
          <w:rFonts w:asciiTheme="majorBidi" w:hAnsiTheme="majorBidi" w:cstheme="majorBidi"/>
          <w:sz w:val="24"/>
          <w:szCs w:val="24"/>
          <w:lang w:val="en-US"/>
        </w:rPr>
        <w:fldChar w:fldCharType="begin" w:fldLock="1"/>
      </w:r>
      <w:r w:rsidRPr="00404814">
        <w:rPr>
          <w:rFonts w:asciiTheme="majorBidi" w:hAnsiTheme="majorBidi" w:cstheme="majorBidi"/>
          <w:sz w:val="24"/>
          <w:szCs w:val="24"/>
          <w:lang w:val="en-US"/>
        </w:rPr>
        <w:instrText>ADDIN CSL_CITATION {"citationItems":[{"id":"ITEM-1","itemData":{"DOI":"10.1017/CBO9781107415324.004","ISBN":"9780131367395","ISSN":"1530-0285","PMID":"24509666","abstract":"As an occupational therapy advanced practitioner, it is part of my role within the community rehabilitation team to emphasise the importance of evidence-based practice to therapy staff.","author":[{"dropping-particle":"","family":"Ary","given":"Donald","non-dropping-particle":"","parse-names":false,"suffix":""},{"dropping-particle":"","family":"Jacobs","given":"Lucy Cheser","non-dropping-particle":"","parse-names":false,"suffix":""},{"dropping-particle":"","family":"Sorensen","given":"Christine K.","non-dropping-particle":"","parse-names":false,"suffix":""},{"dropping-particle":"","family":"Walker","given":"David A.","non-dropping-particle":"","parse-names":false,"suffix":""},{"dropping-particle":"","family":"Razavieh","given":"Asghar","non-dropping-particle":"","parse-names":false,"suffix":""}],"container-title":"Measurement","edition":"8th","id":"ITEM-1","issue":"43","issued":{"date-parts":[["2010"]]},"number-of-pages":"669","publisher":"Wadsworth, Cengage Learning","publisher-place":"USA","title":"Introduction to research in education","type":"book","volume":"4"},"uris":["http://www.mendeley.com/documents/?uuid=9d47a30d-17ee-4bb2-b73c-14412a84c843"]}],"mendeley":{"formattedCitation":"(Ary et al., 2010)","plainTextFormattedCitation":"(Ary et al., 2010)","previouslyFormattedCitation":"(Ary et al., 2010)"},"properties":{"noteIndex":0},"schema":"https://github.com/citation-style-language/schema/raw/master/csl-citation.json"}</w:instrText>
      </w:r>
      <w:r w:rsidRPr="00404814">
        <w:rPr>
          <w:rFonts w:asciiTheme="majorBidi" w:hAnsiTheme="majorBidi" w:cstheme="majorBidi"/>
          <w:sz w:val="24"/>
          <w:szCs w:val="24"/>
          <w:lang w:val="en-US"/>
        </w:rPr>
        <w:fldChar w:fldCharType="separate"/>
      </w:r>
      <w:r w:rsidRPr="00404814">
        <w:rPr>
          <w:rFonts w:asciiTheme="majorBidi" w:hAnsiTheme="majorBidi" w:cstheme="majorBidi"/>
          <w:noProof/>
          <w:sz w:val="24"/>
          <w:szCs w:val="24"/>
          <w:lang w:val="en-US"/>
        </w:rPr>
        <w:t>(Ary et al., 2010)</w:t>
      </w:r>
      <w:r w:rsidRPr="00404814">
        <w:rPr>
          <w:rFonts w:asciiTheme="majorBidi" w:hAnsiTheme="majorBidi" w:cstheme="majorBidi"/>
          <w:sz w:val="24"/>
          <w:szCs w:val="24"/>
          <w:lang w:val="en-US"/>
        </w:rPr>
        <w:fldChar w:fldCharType="end"/>
      </w:r>
      <w:r w:rsidRPr="00404814">
        <w:rPr>
          <w:rFonts w:asciiTheme="majorBidi" w:hAnsiTheme="majorBidi" w:cstheme="majorBidi"/>
          <w:sz w:val="24"/>
          <w:szCs w:val="24"/>
          <w:lang w:val="en-US"/>
        </w:rPr>
        <w:t xml:space="preserve"> dimana informan memiliki kebebasan untuk mengungkapkan data seluas-luasnya. Observasi yang dilakukan menggunakan konsep non-participant observation </w:t>
      </w:r>
      <w:r w:rsidRPr="00404814">
        <w:rPr>
          <w:rFonts w:asciiTheme="majorBidi" w:hAnsiTheme="majorBidi" w:cstheme="majorBidi"/>
          <w:sz w:val="24"/>
          <w:szCs w:val="24"/>
          <w:lang w:val="en-US"/>
        </w:rPr>
        <w:fldChar w:fldCharType="begin" w:fldLock="1"/>
      </w:r>
      <w:r w:rsidRPr="00404814">
        <w:rPr>
          <w:rFonts w:asciiTheme="majorBidi" w:hAnsiTheme="majorBidi" w:cstheme="majorBidi"/>
          <w:sz w:val="24"/>
          <w:szCs w:val="24"/>
          <w:lang w:val="en-US"/>
        </w:rPr>
        <w:instrText>ADDIN CSL_CITATION {"citationItems":[{"id":"ITEM-1","itemData":{"ISBN":"0321081897, 9780321081896","author":[{"dropping-particle":"","family":"Gall","given":"Meredith D","non-dropping-particle":"","parse-names":false,"suffix":""},{"dropping-particle":"","family":"Gall","given":"Joyce P","non-dropping-particle":"","parse-names":false,"suffix":""},{"dropping-particle":"","family":"Borg","given":"Walter R","non-dropping-particle":"","parse-names":false,"suffix":""}],"edition":"7th","id":"ITEM-1","issued":{"date-parts":[["2003"]]},"number-of-pages":"638","publisher":"Allyn and Bacon","publisher-place":"USA","title":"Educational research: An introduction","type":"book"},"uris":["http://www.mendeley.com/documents/?uuid=81967a0f-715e-4e49-8459-cdf77be9db06"]}],"mendeley":{"formattedCitation":"(Gall et al., 2003)","plainTextFormattedCitation":"(Gall et al., 2003)","previouslyFormattedCitation":"(Gall et al., 2003)"},"properties":{"noteIndex":0},"schema":"https://github.com/citation-style-language/schema/raw/master/csl-citation.json"}</w:instrText>
      </w:r>
      <w:r w:rsidRPr="00404814">
        <w:rPr>
          <w:rFonts w:asciiTheme="majorBidi" w:hAnsiTheme="majorBidi" w:cstheme="majorBidi"/>
          <w:sz w:val="24"/>
          <w:szCs w:val="24"/>
          <w:lang w:val="en-US"/>
        </w:rPr>
        <w:fldChar w:fldCharType="separate"/>
      </w:r>
      <w:r w:rsidRPr="00404814">
        <w:rPr>
          <w:rFonts w:asciiTheme="majorBidi" w:hAnsiTheme="majorBidi" w:cstheme="majorBidi"/>
          <w:noProof/>
          <w:sz w:val="24"/>
          <w:szCs w:val="24"/>
          <w:lang w:val="en-US"/>
        </w:rPr>
        <w:t>(Gall et al., 2003)</w:t>
      </w:r>
      <w:r w:rsidRPr="00404814">
        <w:rPr>
          <w:rFonts w:asciiTheme="majorBidi" w:hAnsiTheme="majorBidi" w:cstheme="majorBidi"/>
          <w:sz w:val="24"/>
          <w:szCs w:val="24"/>
          <w:lang w:val="en-US"/>
        </w:rPr>
        <w:fldChar w:fldCharType="end"/>
      </w:r>
      <w:r w:rsidRPr="00404814">
        <w:rPr>
          <w:rFonts w:asciiTheme="majorBidi" w:hAnsiTheme="majorBidi" w:cstheme="majorBidi"/>
          <w:sz w:val="24"/>
          <w:szCs w:val="24"/>
          <w:lang w:val="en-US"/>
        </w:rPr>
        <w:t xml:space="preserve"> dimana peneliti memerankan diri hanya sebagai pengamat setiap fenomena di lapangan tanpa ikut campur dalam memanipulasi kondisi fenomena. Wawancara dan observasi dilakukan secara berkala dan bertahap selama satu bulan, yaitu di bulan Februari, 2021. Terkait pengelolaan data mentah, setiap komunikasi yang dilakukan selama wawancara dengan informan direkam dan selanjutnya ditranskripkan. Hal yang sama dengan data observasi, di mana peneliti merekam dalam bentuk video, atau memfoto fenomena data, atau mencatat setiap informasi yang dipertimbangkan penting selama pengamatan dilakukan.</w:t>
      </w:r>
      <w:r w:rsidR="00500ABB" w:rsidRPr="00404814">
        <w:rPr>
          <w:rFonts w:asciiTheme="majorBidi" w:hAnsiTheme="majorBidi" w:cstheme="majorBidi"/>
          <w:sz w:val="24"/>
          <w:szCs w:val="24"/>
          <w:lang w:val="en-US"/>
        </w:rPr>
        <w:t xml:space="preserve"> </w:t>
      </w:r>
    </w:p>
    <w:p w:rsidR="00273C14" w:rsidRPr="00404814" w:rsidRDefault="00273C14" w:rsidP="00653A52">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 xml:space="preserve">Data mentah hasil wawancara dan observasi dianalisa menggunakan model interaktif seperti yang disarankan oleh </w:t>
      </w:r>
      <w:r w:rsidRPr="00404814">
        <w:rPr>
          <w:rFonts w:asciiTheme="majorBidi" w:hAnsiTheme="majorBidi" w:cstheme="majorBidi"/>
          <w:sz w:val="24"/>
          <w:szCs w:val="24"/>
          <w:lang w:val="en-US"/>
        </w:rPr>
        <w:fldChar w:fldCharType="begin" w:fldLock="1"/>
      </w:r>
      <w:r w:rsidR="00500ABB" w:rsidRPr="00404814">
        <w:rPr>
          <w:rFonts w:asciiTheme="majorBidi" w:hAnsiTheme="majorBidi" w:cstheme="majorBidi"/>
          <w:sz w:val="24"/>
          <w:szCs w:val="24"/>
          <w:lang w:val="en-US"/>
        </w:rPr>
        <w:instrText>ADDIN CSL_CITATION {"citationItems":[{"id":"ITEM-1","itemData":{"ISSN":"978-1-4522-5787-7","abstract":"English A method for the analysis of qualitative data, based on the linguistic device of systemic networks used to represent a structure of possibilities, is reported. Some initial applications are described, and work in progress including a computing system is outlined.","author":[{"dropping-particle":"","family":"Miles","given":"Mathew B.","non-dropping-particle":"","parse-names":false,"suffix":""},{"dropping-particle":"","family":"Huberman","given":"A. Micheal","non-dropping-particle":"","parse-names":false,"suffix":""},{"dropping-particle":"","family":"Saldana","given":"Johnny","non-dropping-particle":"","parse-names":false,"suffix":""}],"id":"ITEM-1","issued":{"date-parts":[["2014"]]},"number-of-pages":"341","publisher":"SAGE Publications, Inc.","publisher-place":"Thousand Oaks, California 91320","title":"Qualitative data analysis: A methods sourcebook","type":"book"},"uris":["http://www.mendeley.com/documents/?uuid=557e3988-7179-4f04-b8ea-55656c2a73c8"]}],"mendeley":{"formattedCitation":"(Miles et al., 2014)","manualFormatting":"Miles et al. (2014)","plainTextFormattedCitation":"(Miles et al., 2014)","previouslyFormattedCitation":"(Miles et al., 2014)"},"properties":{"noteIndex":0},"schema":"https://github.com/citation-style-language/schema/raw/master/csl-citation.json"}</w:instrText>
      </w:r>
      <w:r w:rsidRPr="00404814">
        <w:rPr>
          <w:rFonts w:asciiTheme="majorBidi" w:hAnsiTheme="majorBidi" w:cstheme="majorBidi"/>
          <w:sz w:val="24"/>
          <w:szCs w:val="24"/>
          <w:lang w:val="en-US"/>
        </w:rPr>
        <w:fldChar w:fldCharType="separate"/>
      </w:r>
      <w:r w:rsidRPr="00404814">
        <w:rPr>
          <w:rFonts w:asciiTheme="majorBidi" w:hAnsiTheme="majorBidi" w:cstheme="majorBidi"/>
          <w:noProof/>
          <w:sz w:val="24"/>
          <w:szCs w:val="24"/>
          <w:lang w:val="en-US"/>
        </w:rPr>
        <w:t>Miles et al. (2014)</w:t>
      </w:r>
      <w:r w:rsidRPr="00404814">
        <w:rPr>
          <w:rFonts w:asciiTheme="majorBidi" w:hAnsiTheme="majorBidi" w:cstheme="majorBidi"/>
          <w:sz w:val="24"/>
          <w:szCs w:val="24"/>
          <w:lang w:val="en-US"/>
        </w:rPr>
        <w:fldChar w:fldCharType="end"/>
      </w:r>
      <w:r w:rsidRPr="00404814">
        <w:rPr>
          <w:rFonts w:asciiTheme="majorBidi" w:hAnsiTheme="majorBidi" w:cstheme="majorBidi"/>
          <w:sz w:val="24"/>
          <w:szCs w:val="24"/>
          <w:lang w:val="en-US"/>
        </w:rPr>
        <w:t>. Analisis data meliputi empat komponen, yaitu, pengumpulan data, pemadatan data, presentasi d</w:t>
      </w:r>
      <w:r w:rsidR="00500ABB" w:rsidRPr="00404814">
        <w:rPr>
          <w:rFonts w:asciiTheme="majorBidi" w:hAnsiTheme="majorBidi" w:cstheme="majorBidi"/>
          <w:sz w:val="24"/>
          <w:szCs w:val="24"/>
          <w:lang w:val="en-US"/>
        </w:rPr>
        <w:t xml:space="preserve">ata, dan penarikan simpulan. Terkait dengan pengumpulan data, sebagaimana dijelaskan sebelumnya, data dikumpulkan melalui wawancara terbuka dan obervasi. Kedua set data (hasil transkrip dari wawancara dan hasil catatan lapangan) selanjutnya saling dikomparasikan dan saling dipetakan sebagai upaya triangulasi data demi memperkecil bias data </w:t>
      </w:r>
      <w:r w:rsidR="00500ABB" w:rsidRPr="00404814">
        <w:rPr>
          <w:rFonts w:asciiTheme="majorBidi" w:hAnsiTheme="majorBidi" w:cstheme="majorBidi"/>
          <w:sz w:val="24"/>
          <w:szCs w:val="24"/>
          <w:lang w:val="en-US"/>
        </w:rPr>
        <w:fldChar w:fldCharType="begin" w:fldLock="1"/>
      </w:r>
      <w:r w:rsidR="000D6368" w:rsidRPr="00404814">
        <w:rPr>
          <w:rFonts w:asciiTheme="majorBidi" w:hAnsiTheme="majorBidi" w:cstheme="majorBidi"/>
          <w:sz w:val="24"/>
          <w:szCs w:val="24"/>
          <w:lang w:val="en-US"/>
        </w:rPr>
        <w:instrText>ADDIN CSL_CITATION {"citationItems":[{"id":"ITEM-1","itemData":{"author":[{"dropping-particle":"","family":"Jakob","given":"Alexander","non-dropping-particle":"","parse-names":false,"suffix":""}],"container-title":"Forum: Qualitative Sozial Forschung","id":"ITEM-1","issue":"1","issued":{"date-parts":[["2001"]]},"page":"1-29","title":"Möglichkeiten und grenzen der triangulation quantitativer und qualitativer daten am beispiel der ( re- ) konstruktion einer typologie erwerbsbiographischer sicherheitskonzepte","type":"article-journal","volume":"2"},"uris":["http://www.mendeley.com/documents/?uuid=c770bbed-8957-4f15-8850-f6b8e4545015"]}],"mendeley":{"formattedCitation":"(Jakob, 2001)","plainTextFormattedCitation":"(Jakob, 2001)","previouslyFormattedCitation":"(Jakob, 2001)"},"properties":{"noteIndex":0},"schema":"https://github.com/citation-style-language/schema/raw/master/csl-citation.json"}</w:instrText>
      </w:r>
      <w:r w:rsidR="00500ABB" w:rsidRPr="00404814">
        <w:rPr>
          <w:rFonts w:asciiTheme="majorBidi" w:hAnsiTheme="majorBidi" w:cstheme="majorBidi"/>
          <w:sz w:val="24"/>
          <w:szCs w:val="24"/>
          <w:lang w:val="en-US"/>
        </w:rPr>
        <w:fldChar w:fldCharType="separate"/>
      </w:r>
      <w:r w:rsidR="00500ABB" w:rsidRPr="00404814">
        <w:rPr>
          <w:rFonts w:asciiTheme="majorBidi" w:hAnsiTheme="majorBidi" w:cstheme="majorBidi"/>
          <w:noProof/>
          <w:sz w:val="24"/>
          <w:szCs w:val="24"/>
          <w:lang w:val="en-US"/>
        </w:rPr>
        <w:t>(Jakob, 2001)</w:t>
      </w:r>
      <w:r w:rsidR="00500ABB" w:rsidRPr="00404814">
        <w:rPr>
          <w:rFonts w:asciiTheme="majorBidi" w:hAnsiTheme="majorBidi" w:cstheme="majorBidi"/>
          <w:sz w:val="24"/>
          <w:szCs w:val="24"/>
          <w:lang w:val="en-US"/>
        </w:rPr>
        <w:fldChar w:fldCharType="end"/>
      </w:r>
      <w:r w:rsidR="00500ABB" w:rsidRPr="00404814">
        <w:rPr>
          <w:rFonts w:asciiTheme="majorBidi" w:hAnsiTheme="majorBidi" w:cstheme="majorBidi"/>
          <w:sz w:val="24"/>
          <w:szCs w:val="24"/>
          <w:lang w:val="en-US"/>
        </w:rPr>
        <w:t xml:space="preserve">. Terkait dengan pemadatan data, seluruh data mentah dikelompokkan berdasarkan tema yang representatif. Mengenai komponen presentasi data, data mentah yang sudah dikelompokkan berbasis kelompok tema masing-masing selanjutnya dipilih yang paling representatif untuk dipresentasikan dalam tulisan artikel ini. Dalam artikel ini, data dipresentasikan ke dalam bentuk cupllikan wawancara, ilustrasi dan deskripsi hasil observasi, argumentasi teori, penjelasan terhadap data, dan interpretasi peneliti yang diikuti oleh diskusi data. Selanjutnya, seluruh data disimpulkan secara komprehensif dan representatif. </w:t>
      </w:r>
    </w:p>
    <w:p w:rsidR="00642E66" w:rsidRPr="00404814" w:rsidRDefault="00642E66" w:rsidP="00642E66">
      <w:pPr>
        <w:spacing w:line="240" w:lineRule="auto"/>
        <w:contextualSpacing/>
        <w:jc w:val="both"/>
        <w:rPr>
          <w:rFonts w:asciiTheme="majorBidi" w:hAnsiTheme="majorBidi" w:cstheme="majorBidi"/>
          <w:sz w:val="24"/>
          <w:szCs w:val="24"/>
          <w:lang w:val="en-US"/>
        </w:rPr>
      </w:pPr>
    </w:p>
    <w:p w:rsidR="00642E66" w:rsidRPr="00404814" w:rsidRDefault="00642E66" w:rsidP="00642E66">
      <w:pPr>
        <w:spacing w:line="240" w:lineRule="auto"/>
        <w:contextualSpacing/>
        <w:jc w:val="both"/>
        <w:rPr>
          <w:rFonts w:asciiTheme="majorBidi" w:hAnsiTheme="majorBidi" w:cstheme="majorBidi"/>
          <w:sz w:val="24"/>
          <w:szCs w:val="24"/>
          <w:lang w:val="en-US"/>
        </w:rPr>
      </w:pPr>
      <w:r w:rsidRPr="00404814">
        <w:rPr>
          <w:rFonts w:asciiTheme="majorBidi" w:hAnsiTheme="majorBidi" w:cstheme="majorBidi"/>
          <w:b/>
          <w:bCs/>
          <w:sz w:val="24"/>
          <w:szCs w:val="24"/>
          <w:lang w:val="en-US"/>
        </w:rPr>
        <w:t>Pembahasan</w:t>
      </w:r>
    </w:p>
    <w:p w:rsidR="00642E66" w:rsidRPr="00404814" w:rsidRDefault="00642E66" w:rsidP="00642E66">
      <w:pPr>
        <w:spacing w:line="240" w:lineRule="auto"/>
        <w:contextualSpacing/>
        <w:jc w:val="both"/>
        <w:rPr>
          <w:rFonts w:asciiTheme="majorBidi" w:hAnsiTheme="majorBidi" w:cstheme="majorBidi"/>
          <w:b/>
          <w:bCs/>
          <w:sz w:val="24"/>
          <w:szCs w:val="24"/>
          <w:lang w:val="en-US"/>
        </w:rPr>
      </w:pPr>
      <w:r w:rsidRPr="00404814">
        <w:rPr>
          <w:rFonts w:asciiTheme="majorBidi" w:hAnsiTheme="majorBidi" w:cstheme="majorBidi"/>
          <w:b/>
          <w:bCs/>
          <w:sz w:val="24"/>
          <w:szCs w:val="24"/>
          <w:lang w:val="en-US"/>
        </w:rPr>
        <w:t>Hambatan implementasi manajemen berbasis sekolah</w:t>
      </w:r>
    </w:p>
    <w:p w:rsidR="00642E66" w:rsidRPr="00404814" w:rsidRDefault="00642E66" w:rsidP="00642E66">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Adapun hambatan implementasi manajemen berbasis sekolah yang dihadapi pihak-pihak berkepentingan di SMAN 8 Rejang Lebong yaitu:</w:t>
      </w:r>
    </w:p>
    <w:p w:rsidR="00642E66" w:rsidRPr="00404814" w:rsidRDefault="00642E66" w:rsidP="00642E66">
      <w:pPr>
        <w:spacing w:line="240" w:lineRule="auto"/>
        <w:contextualSpacing/>
        <w:jc w:val="both"/>
        <w:rPr>
          <w:rFonts w:asciiTheme="majorBidi" w:hAnsiTheme="majorBidi" w:cstheme="majorBidi"/>
          <w:sz w:val="24"/>
          <w:szCs w:val="24"/>
          <w:lang w:val="en-US"/>
        </w:rPr>
      </w:pPr>
    </w:p>
    <w:p w:rsidR="00642E66" w:rsidRPr="00404814" w:rsidRDefault="00642E66" w:rsidP="00642E66">
      <w:pPr>
        <w:spacing w:line="240" w:lineRule="auto"/>
        <w:contextualSpacing/>
        <w:jc w:val="both"/>
        <w:rPr>
          <w:rFonts w:asciiTheme="majorBidi" w:hAnsiTheme="majorBidi" w:cstheme="majorBidi"/>
          <w:b/>
          <w:bCs/>
          <w:sz w:val="24"/>
          <w:szCs w:val="24"/>
          <w:lang w:val="en-US"/>
        </w:rPr>
      </w:pPr>
      <w:r w:rsidRPr="00404814">
        <w:rPr>
          <w:rFonts w:asciiTheme="majorBidi" w:hAnsiTheme="majorBidi" w:cstheme="majorBidi"/>
          <w:b/>
          <w:bCs/>
          <w:sz w:val="24"/>
          <w:szCs w:val="24"/>
          <w:lang w:val="en-US"/>
        </w:rPr>
        <w:t>Manajemen Kurikulum sudah dilaksanakan dengan baik, namun prestasi belajar siswa kurang maksimal</w:t>
      </w:r>
    </w:p>
    <w:p w:rsidR="00642E66" w:rsidRPr="00404814" w:rsidRDefault="00642E66" w:rsidP="00642E66">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lastRenderedPageBreak/>
        <w:t>Kurikulum merupakan komponen yang berkaitan erat dan menunjang antara satu dengan yang lainnya</w:t>
      </w:r>
      <w:r w:rsidR="000D6368" w:rsidRPr="00404814">
        <w:rPr>
          <w:rFonts w:asciiTheme="majorBidi" w:hAnsiTheme="majorBidi" w:cstheme="majorBidi"/>
          <w:sz w:val="24"/>
          <w:szCs w:val="24"/>
          <w:lang w:val="en-US"/>
        </w:rPr>
        <w:t xml:space="preserve"> </w:t>
      </w:r>
      <w:r w:rsidR="000D6368" w:rsidRPr="00404814">
        <w:rPr>
          <w:rFonts w:asciiTheme="majorBidi" w:hAnsiTheme="majorBidi" w:cstheme="majorBidi"/>
          <w:sz w:val="24"/>
          <w:szCs w:val="24"/>
          <w:lang w:val="en-US"/>
        </w:rPr>
        <w:fldChar w:fldCharType="begin" w:fldLock="1"/>
      </w:r>
      <w:r w:rsidR="000D6368" w:rsidRPr="00404814">
        <w:rPr>
          <w:rFonts w:asciiTheme="majorBidi" w:hAnsiTheme="majorBidi" w:cstheme="majorBidi"/>
          <w:sz w:val="24"/>
          <w:szCs w:val="24"/>
          <w:lang w:val="en-US"/>
        </w:rPr>
        <w:instrText>ADDIN CSL_CITATION {"citationItems":[{"id":"ITEM-1","itemData":{"DOI":"10.1080/00131725.2015.1037511","ISSN":"19388098","abstract":"Abstract: The authors examine the current frameworks for 21st-century education by critiquing the individualist view of education that underpins them. It is argued that such a view of education overemphasizes technical rationality and neglects the importance of moral values and the role of the community in shaping the individual's identity, ethics, and behaviors. An alternative framework that underscores the centrality of the community and the inculcation of moral values and reasoning abilities is proposed.","author":[{"dropping-particle":"","family":"Tan","given":"Charlene","non-dropping-particle":"","parse-names":false,"suffix":""},{"dropping-particle":"","family":"Chua","given":"Catherine S.K.","non-dropping-particle":"","parse-names":false,"suffix":""},{"dropping-particle":"","family":"Goh","given":"Olivia","non-dropping-particle":"","parse-names":false,"suffix":""}],"container-title":"Educational Forum","id":"ITEM-1","issue":"3","issued":{"date-parts":[["2015","7","3"]]},"page":"307-320","publisher":"Routledge","title":"Rethinking the Framework for 21st-Century Education: Toward a Communitarian Conception","type":"article-journal","volume":"79"},"uris":["http://www.mendeley.com/documents/?uuid=03d73101-d025-3943-a3fb-027fc6ffa6e2"]},{"id":"ITEM-2","itemData":{"DOI":"10.31603/tarbiyatuna.v11i1.3442","ISSN":"2086-0889","abstract":"Since 2017, KKNI as a national curriculum at a university level has been implemented in the overall departments at IAIN Curup, Bengkulu. Principally, the implementation of KKNI depends upon the implementative strategies by the lecturers. The present study sought to investigate the implementative strategies of KKNI curriculum by the lectutrers in Islamic education (PAI) department at IAIN Curup as well as the influencial and impeding factors. This study adopted a qualitative approach using in-depth inteview as the data collection technique. The data were analyzed based upon interactive model comprising data collection, data condensation, data display, and verifying conclusion. This study revealed that the KKNI implementative strategies were adequately good and had covered KKNI elements. RPS preparation had conformed to the guidance of KKNI. The preparation of learning media, the application of interesting learning methods, and learning evaluations had rested upon learning environments. In addition, learning evaluations had been aligned with the goals set. The influential factors of KKNI implementation ranged from the sufficient availability of library books, internet availability, the presence of professional lecturers, the establishment of international cooperative learning, to comfortable environments. However, the factor impeding the attainment of learning with KKNI was PAI students’ motivation that was still low in digging information from literatures either online or offline.\r  ","author":[{"dropping-particle":"","family":"Warsah","given":"Idi","non-dropping-particle":"","parse-names":false,"suffix":""},{"dropping-particle":"","family":"Imron","given":"Imron","non-dropping-particle":"","parse-names":false,"suffix":""},{"dropping-particle":"","family":"Siswanto","given":"Siswanto","non-dropping-particle":"","parse-names":false,"suffix":""},{"dropping-particle":"","family":"Sendi","given":"Okni Aisa Mutiara","non-dropping-particle":"","parse-names":false,"suffix":""}],"container-title":"Jurnal Tarbiyatuna","id":"ITEM-2","issue":"1","issued":{"date-parts":[["2020","6","2"]]},"page":"77-90","publisher":"Universitas Muhammadiyah Magelang","title":"Strategi Implementatif KKNI dalam Pembelajaran Pendidikan Islam di IAIN Curup","type":"article-journal","volume":"11"},"uris":["http://www.mendeley.com/documents/?uuid=36bc7620-c561-3df3-9166-940c318d91b1"]}],"mendeley":{"formattedCitation":"(Tan et al., 2015; Warsah et al., 2020)","plainTextFormattedCitation":"(Tan et al., 2015; Warsah et al., 2020)","previouslyFormattedCitation":"(Tan et al., 2015; Warsah et al., 2020)"},"properties":{"noteIndex":0},"schema":"https://github.com/citation-style-language/schema/raw/master/csl-citation.json"}</w:instrText>
      </w:r>
      <w:r w:rsidR="000D6368" w:rsidRPr="00404814">
        <w:rPr>
          <w:rFonts w:asciiTheme="majorBidi" w:hAnsiTheme="majorBidi" w:cstheme="majorBidi"/>
          <w:sz w:val="24"/>
          <w:szCs w:val="24"/>
          <w:lang w:val="en-US"/>
        </w:rPr>
        <w:fldChar w:fldCharType="separate"/>
      </w:r>
      <w:r w:rsidR="000D6368" w:rsidRPr="00404814">
        <w:rPr>
          <w:rFonts w:asciiTheme="majorBidi" w:hAnsiTheme="majorBidi" w:cstheme="majorBidi"/>
          <w:noProof/>
          <w:sz w:val="24"/>
          <w:szCs w:val="24"/>
          <w:lang w:val="en-US"/>
        </w:rPr>
        <w:t>(Tan et al., 2015; Warsah et al., 2020)</w:t>
      </w:r>
      <w:r w:rsidR="000D6368" w:rsidRPr="00404814">
        <w:rPr>
          <w:rFonts w:asciiTheme="majorBidi" w:hAnsiTheme="majorBidi" w:cstheme="majorBidi"/>
          <w:sz w:val="24"/>
          <w:szCs w:val="24"/>
          <w:lang w:val="en-US"/>
        </w:rPr>
        <w:fldChar w:fldCharType="end"/>
      </w:r>
      <w:r w:rsidRPr="00404814">
        <w:rPr>
          <w:rFonts w:asciiTheme="majorBidi" w:hAnsiTheme="majorBidi" w:cstheme="majorBidi"/>
          <w:sz w:val="24"/>
          <w:szCs w:val="24"/>
          <w:lang w:val="en-US"/>
        </w:rPr>
        <w:t>. Komponen yang terdapat dalam kurikulum terdiri dari tujuan, materi pembelajaran, metode serta evaluasi. Sistem kurikulum akan dapat berjalan dengan baik apabila adanya kerjasama antar komponen yang berada di sekolah dengan berbagai subsistem yang ada. Hal ini sebagaimana yang telah dijelaskan Bapak Rosdi selaku kepala sekolah mengatakan bahwa:</w:t>
      </w:r>
    </w:p>
    <w:p w:rsidR="00642E66" w:rsidRPr="00404814" w:rsidRDefault="00642E66" w:rsidP="00642E66">
      <w:pPr>
        <w:spacing w:line="240" w:lineRule="auto"/>
        <w:ind w:left="567"/>
        <w:contextualSpacing/>
        <w:jc w:val="both"/>
        <w:rPr>
          <w:rFonts w:asciiTheme="majorBidi" w:hAnsiTheme="majorBidi" w:cstheme="majorBidi"/>
          <w:sz w:val="24"/>
          <w:szCs w:val="24"/>
          <w:lang w:val="en-US"/>
        </w:rPr>
      </w:pPr>
    </w:p>
    <w:p w:rsidR="00642E66" w:rsidRPr="00404814" w:rsidRDefault="00642E66" w:rsidP="00642E66">
      <w:pPr>
        <w:spacing w:line="240" w:lineRule="auto"/>
        <w:ind w:left="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 xml:space="preserve">Pelaksanaan kurikulum sudah mencakup </w:t>
      </w:r>
      <w:r w:rsidR="00F745C4" w:rsidRPr="00404814">
        <w:rPr>
          <w:rFonts w:asciiTheme="majorBidi" w:hAnsiTheme="majorBidi" w:cstheme="majorBidi"/>
          <w:sz w:val="24"/>
          <w:szCs w:val="24"/>
          <w:lang w:val="en-US"/>
        </w:rPr>
        <w:t xml:space="preserve">berbagai komponen. Sebelumnya, </w:t>
      </w:r>
      <w:r w:rsidRPr="00404814">
        <w:rPr>
          <w:rFonts w:asciiTheme="majorBidi" w:hAnsiTheme="majorBidi" w:cstheme="majorBidi"/>
          <w:sz w:val="24"/>
          <w:szCs w:val="24"/>
          <w:lang w:val="en-US"/>
        </w:rPr>
        <w:t xml:space="preserve">sekolah mengadakan koordinasi terlebih dahulu baru </w:t>
      </w:r>
      <w:r w:rsidR="00F745C4" w:rsidRPr="00404814">
        <w:rPr>
          <w:rFonts w:asciiTheme="majorBidi" w:hAnsiTheme="majorBidi" w:cstheme="majorBidi"/>
          <w:sz w:val="24"/>
          <w:szCs w:val="24"/>
          <w:lang w:val="en-US"/>
        </w:rPr>
        <w:t xml:space="preserve">setelah itu pembelajaran </w:t>
      </w:r>
      <w:r w:rsidRPr="00404814">
        <w:rPr>
          <w:rFonts w:asciiTheme="majorBidi" w:hAnsiTheme="majorBidi" w:cstheme="majorBidi"/>
          <w:sz w:val="24"/>
          <w:szCs w:val="24"/>
          <w:lang w:val="en-US"/>
        </w:rPr>
        <w:t>dilaksanakan</w:t>
      </w:r>
      <w:r w:rsidR="00F745C4" w:rsidRPr="00404814">
        <w:rPr>
          <w:rFonts w:asciiTheme="majorBidi" w:hAnsiTheme="majorBidi" w:cstheme="majorBidi"/>
          <w:sz w:val="24"/>
          <w:szCs w:val="24"/>
          <w:lang w:val="en-US"/>
        </w:rPr>
        <w:t>.</w:t>
      </w:r>
      <w:r w:rsidRPr="00404814">
        <w:rPr>
          <w:rFonts w:asciiTheme="majorBidi" w:hAnsiTheme="majorBidi" w:cstheme="majorBidi"/>
          <w:sz w:val="24"/>
          <w:szCs w:val="24"/>
          <w:lang w:val="en-US"/>
        </w:rPr>
        <w:t xml:space="preserve"> </w:t>
      </w:r>
      <w:r w:rsidR="00F745C4" w:rsidRPr="00404814">
        <w:rPr>
          <w:rFonts w:asciiTheme="majorBidi" w:hAnsiTheme="majorBidi" w:cstheme="majorBidi"/>
          <w:sz w:val="24"/>
          <w:szCs w:val="24"/>
          <w:lang w:val="en-US"/>
        </w:rPr>
        <w:t xml:space="preserve">Koordinasi seperti itu biasanya </w:t>
      </w:r>
      <w:r w:rsidRPr="00404814">
        <w:rPr>
          <w:rFonts w:asciiTheme="majorBidi" w:hAnsiTheme="majorBidi" w:cstheme="majorBidi"/>
          <w:sz w:val="24"/>
          <w:szCs w:val="24"/>
          <w:lang w:val="en-US"/>
        </w:rPr>
        <w:t>dilaksanakan diawal semester. (Wawancara Februari 2021)</w:t>
      </w:r>
    </w:p>
    <w:p w:rsidR="00642E66" w:rsidRPr="00404814" w:rsidRDefault="00642E66" w:rsidP="00642E66">
      <w:pPr>
        <w:spacing w:line="240" w:lineRule="auto"/>
        <w:ind w:left="567"/>
        <w:contextualSpacing/>
        <w:jc w:val="both"/>
        <w:rPr>
          <w:rFonts w:asciiTheme="majorBidi" w:hAnsiTheme="majorBidi" w:cstheme="majorBidi"/>
          <w:sz w:val="24"/>
          <w:szCs w:val="24"/>
          <w:lang w:val="en-US"/>
        </w:rPr>
      </w:pPr>
    </w:p>
    <w:p w:rsidR="00FE5079" w:rsidRPr="00404814" w:rsidRDefault="00F745C4" w:rsidP="00FE5079">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 xml:space="preserve">Hasil </w:t>
      </w:r>
      <w:r w:rsidR="00642E66" w:rsidRPr="00404814">
        <w:rPr>
          <w:rFonts w:asciiTheme="majorBidi" w:hAnsiTheme="majorBidi" w:cstheme="majorBidi"/>
          <w:sz w:val="24"/>
          <w:szCs w:val="24"/>
          <w:lang w:val="en-US"/>
        </w:rPr>
        <w:t xml:space="preserve">wawancara dengan </w:t>
      </w:r>
      <w:r w:rsidRPr="00404814">
        <w:rPr>
          <w:rFonts w:asciiTheme="majorBidi" w:hAnsiTheme="majorBidi" w:cstheme="majorBidi"/>
          <w:sz w:val="24"/>
          <w:szCs w:val="24"/>
          <w:lang w:val="en-US"/>
        </w:rPr>
        <w:t>kepala sekolah jelas menunjukkan bahwa</w:t>
      </w:r>
      <w:r w:rsidR="00FE5079" w:rsidRPr="00404814">
        <w:rPr>
          <w:rFonts w:asciiTheme="majorBidi" w:hAnsiTheme="majorBidi" w:cstheme="majorBidi"/>
          <w:sz w:val="24"/>
          <w:szCs w:val="24"/>
          <w:lang w:val="en-US"/>
        </w:rPr>
        <w:t xml:space="preserve"> komponen kurikulum </w:t>
      </w:r>
      <w:r w:rsidR="00642E66" w:rsidRPr="00404814">
        <w:rPr>
          <w:rFonts w:asciiTheme="majorBidi" w:hAnsiTheme="majorBidi" w:cstheme="majorBidi"/>
          <w:sz w:val="24"/>
          <w:szCs w:val="24"/>
          <w:lang w:val="en-US"/>
        </w:rPr>
        <w:t xml:space="preserve">sangat menunjang kegiatan, </w:t>
      </w:r>
      <w:r w:rsidR="00FE5079" w:rsidRPr="00404814">
        <w:rPr>
          <w:rFonts w:asciiTheme="majorBidi" w:hAnsiTheme="majorBidi" w:cstheme="majorBidi"/>
          <w:sz w:val="24"/>
          <w:szCs w:val="24"/>
          <w:lang w:val="en-US"/>
        </w:rPr>
        <w:t xml:space="preserve">jika salah satu dari fungsi </w:t>
      </w:r>
      <w:r w:rsidR="00642E66" w:rsidRPr="00404814">
        <w:rPr>
          <w:rFonts w:asciiTheme="majorBidi" w:hAnsiTheme="majorBidi" w:cstheme="majorBidi"/>
          <w:sz w:val="24"/>
          <w:szCs w:val="24"/>
          <w:lang w:val="en-US"/>
        </w:rPr>
        <w:t>ku</w:t>
      </w:r>
      <w:r w:rsidR="00FE5079" w:rsidRPr="00404814">
        <w:rPr>
          <w:rFonts w:asciiTheme="majorBidi" w:hAnsiTheme="majorBidi" w:cstheme="majorBidi"/>
          <w:sz w:val="24"/>
          <w:szCs w:val="24"/>
          <w:lang w:val="en-US"/>
        </w:rPr>
        <w:t>rikulum tidak berjalan</w:t>
      </w:r>
      <w:r w:rsidR="00642E66" w:rsidRPr="00404814">
        <w:rPr>
          <w:rFonts w:asciiTheme="majorBidi" w:hAnsiTheme="majorBidi" w:cstheme="majorBidi"/>
          <w:sz w:val="24"/>
          <w:szCs w:val="24"/>
          <w:lang w:val="en-US"/>
        </w:rPr>
        <w:t xml:space="preserve"> dengan baik, maka sistem pelaksanaan kurikulum menjadi kurang baik dan kurang maksimal.</w:t>
      </w:r>
      <w:r w:rsidR="00FE5079"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Dalam pelaksanaan</w:t>
      </w:r>
      <w:r w:rsidRPr="00404814">
        <w:rPr>
          <w:rFonts w:asciiTheme="majorBidi" w:hAnsiTheme="majorBidi" w:cstheme="majorBidi"/>
          <w:sz w:val="24"/>
          <w:szCs w:val="24"/>
          <w:lang w:val="en-US"/>
        </w:rPr>
        <w:t>,</w:t>
      </w:r>
      <w:r w:rsidR="00642E66" w:rsidRPr="00404814">
        <w:rPr>
          <w:rFonts w:asciiTheme="majorBidi" w:hAnsiTheme="majorBidi" w:cstheme="majorBidi"/>
          <w:sz w:val="24"/>
          <w:szCs w:val="24"/>
          <w:lang w:val="en-US"/>
        </w:rPr>
        <w:t xml:space="preserve"> bentuk dari kurikulum</w:t>
      </w:r>
      <w:r w:rsidRPr="00404814">
        <w:rPr>
          <w:rFonts w:asciiTheme="majorBidi" w:hAnsiTheme="majorBidi" w:cstheme="majorBidi"/>
          <w:sz w:val="24"/>
          <w:szCs w:val="24"/>
          <w:lang w:val="en-US"/>
        </w:rPr>
        <w:t xml:space="preserve"> terlihat dengan</w:t>
      </w:r>
      <w:r w:rsidR="00642E66" w:rsidRPr="00404814">
        <w:rPr>
          <w:rFonts w:asciiTheme="majorBidi" w:hAnsiTheme="majorBidi" w:cstheme="majorBidi"/>
          <w:sz w:val="24"/>
          <w:szCs w:val="24"/>
          <w:lang w:val="en-US"/>
        </w:rPr>
        <w:t xml:space="preserve"> adanya pela</w:t>
      </w:r>
      <w:r w:rsidRPr="00404814">
        <w:rPr>
          <w:rFonts w:asciiTheme="majorBidi" w:hAnsiTheme="majorBidi" w:cstheme="majorBidi"/>
          <w:sz w:val="24"/>
          <w:szCs w:val="24"/>
          <w:lang w:val="en-US"/>
        </w:rPr>
        <w:t>ksanaan</w:t>
      </w:r>
      <w:r w:rsidR="00FE5079" w:rsidRPr="00404814">
        <w:rPr>
          <w:rFonts w:asciiTheme="majorBidi" w:hAnsiTheme="majorBidi" w:cstheme="majorBidi"/>
          <w:sz w:val="24"/>
          <w:szCs w:val="24"/>
          <w:lang w:val="en-US"/>
        </w:rPr>
        <w:t xml:space="preserve"> pengorganisasian, </w:t>
      </w:r>
      <w:r w:rsidR="00642E66" w:rsidRPr="00404814">
        <w:rPr>
          <w:rFonts w:asciiTheme="majorBidi" w:hAnsiTheme="majorBidi" w:cstheme="majorBidi"/>
          <w:sz w:val="24"/>
          <w:szCs w:val="24"/>
          <w:lang w:val="en-US"/>
        </w:rPr>
        <w:t>proses pengorganisasian berhubungan erat dengan perencanaan, pengorganisasian, pelaksanaan dan pengawasan. Sedangkan</w:t>
      </w:r>
      <w:r w:rsidRPr="00404814">
        <w:rPr>
          <w:rFonts w:asciiTheme="majorBidi" w:hAnsiTheme="majorBidi" w:cstheme="majorBidi"/>
          <w:sz w:val="24"/>
          <w:szCs w:val="24"/>
          <w:lang w:val="en-US"/>
        </w:rPr>
        <w:t>,</w:t>
      </w:r>
      <w:r w:rsidR="00642E66" w:rsidRPr="00404814">
        <w:rPr>
          <w:rFonts w:asciiTheme="majorBidi" w:hAnsiTheme="majorBidi" w:cstheme="majorBidi"/>
          <w:sz w:val="24"/>
          <w:szCs w:val="24"/>
          <w:lang w:val="en-US"/>
        </w:rPr>
        <w:t xml:space="preserve"> manajemen yang ada dalam pelaksanaan kurikulum implikasinya </w:t>
      </w:r>
      <w:r w:rsidR="00FE5079" w:rsidRPr="00404814">
        <w:rPr>
          <w:rFonts w:asciiTheme="majorBidi" w:hAnsiTheme="majorBidi" w:cstheme="majorBidi"/>
          <w:sz w:val="24"/>
          <w:szCs w:val="24"/>
          <w:lang w:val="en-US"/>
        </w:rPr>
        <w:t>dalam menerapkan pr</w:t>
      </w:r>
      <w:r w:rsidR="000D6368" w:rsidRPr="00404814">
        <w:rPr>
          <w:rFonts w:asciiTheme="majorBidi" w:hAnsiTheme="majorBidi" w:cstheme="majorBidi"/>
          <w:sz w:val="24"/>
          <w:szCs w:val="24"/>
          <w:lang w:val="en-US"/>
        </w:rPr>
        <w:t xml:space="preserve">oses-proses. Kurikulum menurut </w:t>
      </w:r>
      <w:r w:rsidR="000D6368" w:rsidRPr="00404814">
        <w:rPr>
          <w:rFonts w:asciiTheme="majorBidi" w:hAnsiTheme="majorBidi" w:cstheme="majorBidi"/>
          <w:sz w:val="24"/>
          <w:szCs w:val="24"/>
          <w:lang w:val="en-US"/>
        </w:rPr>
        <w:fldChar w:fldCharType="begin" w:fldLock="1"/>
      </w:r>
      <w:r w:rsidR="000D6368" w:rsidRPr="00404814">
        <w:rPr>
          <w:rFonts w:asciiTheme="majorBidi" w:hAnsiTheme="majorBidi" w:cstheme="majorBidi"/>
          <w:sz w:val="24"/>
          <w:szCs w:val="24"/>
          <w:lang w:val="en-US"/>
        </w:rPr>
        <w:instrText>ADDIN CSL_CITATION {"citationItems":[{"id":"ITEM-1","itemData":{"author":[{"dropping-particle":"","family":"Richards","given":"Jack C","non-dropping-particle":"","parse-names":false,"suffix":""}],"id":"ITEM-1","issued":{"date-parts":[["2001"]]},"publisher":"Cambridge University Press","publisher-place":"Cambridge","title":"Curriculum Development in Language Teaching","type":"book"},"uris":["http://www.mendeley.com/documents/?uuid=c7ed975a-85b4-4a9c-8341-e1d9706a58ec"]}],"mendeley":{"formattedCitation":"(Richards, 2001)","manualFormatting":"Richards (2001)","plainTextFormattedCitation":"(Richards, 2001)","previouslyFormattedCitation":"(Richards, 2001)"},"properties":{"noteIndex":0},"schema":"https://github.com/citation-style-language/schema/raw/master/csl-citation.json"}</w:instrText>
      </w:r>
      <w:r w:rsidR="000D6368" w:rsidRPr="00404814">
        <w:rPr>
          <w:rFonts w:asciiTheme="majorBidi" w:hAnsiTheme="majorBidi" w:cstheme="majorBidi"/>
          <w:sz w:val="24"/>
          <w:szCs w:val="24"/>
          <w:lang w:val="en-US"/>
        </w:rPr>
        <w:fldChar w:fldCharType="separate"/>
      </w:r>
      <w:r w:rsidR="000D6368" w:rsidRPr="00404814">
        <w:rPr>
          <w:rFonts w:asciiTheme="majorBidi" w:hAnsiTheme="majorBidi" w:cstheme="majorBidi"/>
          <w:noProof/>
          <w:sz w:val="24"/>
          <w:szCs w:val="24"/>
          <w:lang w:val="en-US"/>
        </w:rPr>
        <w:t>Richards (2001)</w:t>
      </w:r>
      <w:r w:rsidR="000D6368" w:rsidRPr="00404814">
        <w:rPr>
          <w:rFonts w:asciiTheme="majorBidi" w:hAnsiTheme="majorBidi" w:cstheme="majorBidi"/>
          <w:sz w:val="24"/>
          <w:szCs w:val="24"/>
          <w:lang w:val="en-US"/>
        </w:rPr>
        <w:fldChar w:fldCharType="end"/>
      </w:r>
      <w:r w:rsidR="000D6368"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 xml:space="preserve">adalah usaha menyeluruh dirancang khusus oleh sekolah dalam membimbing murid </w:t>
      </w:r>
      <w:r w:rsidRPr="00404814">
        <w:rPr>
          <w:rFonts w:asciiTheme="majorBidi" w:hAnsiTheme="majorBidi" w:cstheme="majorBidi"/>
          <w:sz w:val="24"/>
          <w:szCs w:val="24"/>
          <w:lang w:val="en-US"/>
        </w:rPr>
        <w:t xml:space="preserve">demi </w:t>
      </w:r>
      <w:r w:rsidR="00642E66" w:rsidRPr="00404814">
        <w:rPr>
          <w:rFonts w:asciiTheme="majorBidi" w:hAnsiTheme="majorBidi" w:cstheme="majorBidi"/>
          <w:sz w:val="24"/>
          <w:szCs w:val="24"/>
          <w:lang w:val="en-US"/>
        </w:rPr>
        <w:t>memperoleh hasil dari pelajaran yang te</w:t>
      </w:r>
      <w:r w:rsidR="00FE5079" w:rsidRPr="00404814">
        <w:rPr>
          <w:rFonts w:asciiTheme="majorBidi" w:hAnsiTheme="majorBidi" w:cstheme="majorBidi"/>
          <w:sz w:val="24"/>
          <w:szCs w:val="24"/>
          <w:lang w:val="en-US"/>
        </w:rPr>
        <w:t xml:space="preserve">lah ditentukan. </w:t>
      </w:r>
      <w:r w:rsidR="00642E66" w:rsidRPr="00404814">
        <w:rPr>
          <w:rFonts w:asciiTheme="majorBidi" w:hAnsiTheme="majorBidi" w:cstheme="majorBidi"/>
          <w:sz w:val="24"/>
          <w:szCs w:val="24"/>
          <w:lang w:val="en-US"/>
        </w:rPr>
        <w:t>Manajemen</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kurikulum</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dalam</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 xml:space="preserve">pengelolaannya bersifat </w:t>
      </w:r>
      <w:r w:rsidR="00642E66" w:rsidRPr="00404814">
        <w:rPr>
          <w:rFonts w:asciiTheme="majorBidi" w:hAnsiTheme="majorBidi" w:cstheme="majorBidi"/>
          <w:sz w:val="24"/>
          <w:szCs w:val="24"/>
          <w:lang w:val="en-US"/>
        </w:rPr>
        <w:t>koopera</w:t>
      </w:r>
      <w:r w:rsidR="00FE5079" w:rsidRPr="00404814">
        <w:rPr>
          <w:rFonts w:asciiTheme="majorBidi" w:hAnsiTheme="majorBidi" w:cstheme="majorBidi"/>
          <w:sz w:val="24"/>
          <w:szCs w:val="24"/>
          <w:lang w:val="en-US"/>
        </w:rPr>
        <w:t>tif, komprehensif, dan sistematik dalam rangka</w:t>
      </w:r>
      <w:r w:rsidR="00642E66" w:rsidRPr="00404814">
        <w:rPr>
          <w:rFonts w:asciiTheme="majorBidi" w:hAnsiTheme="majorBidi" w:cstheme="majorBidi"/>
          <w:sz w:val="24"/>
          <w:szCs w:val="24"/>
          <w:lang w:val="en-US"/>
        </w:rPr>
        <w:t xml:space="preserve"> pencapaian tujuan dari kurikulum. Seperti yang diutarakan oleh bapak Seno Widodo selaku wakil kepala sekolah kurikulum bahwa</w:t>
      </w:r>
      <w:r w:rsidR="00FE5079" w:rsidRPr="00404814">
        <w:rPr>
          <w:rFonts w:asciiTheme="majorBidi" w:hAnsiTheme="majorBidi" w:cstheme="majorBidi"/>
          <w:sz w:val="24"/>
          <w:szCs w:val="24"/>
          <w:lang w:val="en-US"/>
        </w:rPr>
        <w:t>:</w:t>
      </w:r>
    </w:p>
    <w:p w:rsidR="00FE5079" w:rsidRPr="00404814" w:rsidRDefault="00FE5079" w:rsidP="00FE5079">
      <w:pPr>
        <w:spacing w:line="240" w:lineRule="auto"/>
        <w:ind w:firstLine="567"/>
        <w:contextualSpacing/>
        <w:jc w:val="both"/>
        <w:rPr>
          <w:rFonts w:asciiTheme="majorBidi" w:hAnsiTheme="majorBidi" w:cstheme="majorBidi"/>
          <w:sz w:val="24"/>
          <w:szCs w:val="24"/>
          <w:lang w:val="en-US"/>
        </w:rPr>
      </w:pPr>
    </w:p>
    <w:p w:rsidR="00FE5079" w:rsidRPr="00404814" w:rsidRDefault="00FE5079" w:rsidP="00FE5079">
      <w:pPr>
        <w:spacing w:line="240" w:lineRule="auto"/>
        <w:ind w:left="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 xml:space="preserve">Dalam </w:t>
      </w:r>
      <w:r w:rsidR="00642E66" w:rsidRPr="00404814">
        <w:rPr>
          <w:rFonts w:asciiTheme="majorBidi" w:hAnsiTheme="majorBidi" w:cstheme="majorBidi"/>
          <w:sz w:val="24"/>
          <w:szCs w:val="24"/>
          <w:lang w:val="en-US"/>
        </w:rPr>
        <w:t>pelaksanaan kurikulum</w:t>
      </w:r>
      <w:r w:rsidR="00F745C4" w:rsidRPr="00404814">
        <w:rPr>
          <w:rFonts w:asciiTheme="majorBidi" w:hAnsiTheme="majorBidi" w:cstheme="majorBidi"/>
          <w:sz w:val="24"/>
          <w:szCs w:val="24"/>
          <w:lang w:val="en-US"/>
        </w:rPr>
        <w:t>,</w:t>
      </w:r>
      <w:r w:rsidR="00642E66" w:rsidRPr="00404814">
        <w:rPr>
          <w:rFonts w:asciiTheme="majorBidi" w:hAnsiTheme="majorBidi" w:cstheme="majorBidi"/>
          <w:sz w:val="24"/>
          <w:szCs w:val="24"/>
          <w:lang w:val="en-US"/>
        </w:rPr>
        <w:t xml:space="preserve"> pengelolaannya sudah dilakukan di</w:t>
      </w:r>
      <w:r w:rsidR="00F745C4"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awal semester</w:t>
      </w:r>
      <w:r w:rsidR="00F745C4" w:rsidRPr="00404814">
        <w:rPr>
          <w:rFonts w:asciiTheme="majorBidi" w:hAnsiTheme="majorBidi" w:cstheme="majorBidi"/>
          <w:sz w:val="24"/>
          <w:szCs w:val="24"/>
          <w:lang w:val="en-US"/>
        </w:rPr>
        <w:t>, dan ini</w:t>
      </w:r>
      <w:r w:rsidR="00642E66" w:rsidRPr="00404814">
        <w:rPr>
          <w:rFonts w:asciiTheme="majorBidi" w:hAnsiTheme="majorBidi" w:cstheme="majorBidi"/>
          <w:sz w:val="24"/>
          <w:szCs w:val="24"/>
          <w:lang w:val="en-US"/>
        </w:rPr>
        <w:t xml:space="preserve"> sifatanya kooperatif, komprehensi, sistemik dan</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sistematik, yang berarti sesuai prosedur yang telah ditetapkan.</w:t>
      </w:r>
      <w:r w:rsidRPr="00404814">
        <w:rPr>
          <w:rFonts w:asciiTheme="majorBidi" w:hAnsiTheme="majorBidi" w:cstheme="majorBidi"/>
          <w:sz w:val="24"/>
          <w:szCs w:val="24"/>
          <w:lang w:val="en-US"/>
        </w:rPr>
        <w:t xml:space="preserve"> (Wawancara, Februari, 2021).</w:t>
      </w:r>
    </w:p>
    <w:p w:rsidR="00FE5079" w:rsidRPr="00404814" w:rsidRDefault="00FE5079" w:rsidP="00FE5079">
      <w:pPr>
        <w:spacing w:line="240" w:lineRule="auto"/>
        <w:ind w:firstLine="567"/>
        <w:contextualSpacing/>
        <w:jc w:val="both"/>
        <w:rPr>
          <w:rFonts w:asciiTheme="majorBidi" w:hAnsiTheme="majorBidi" w:cstheme="majorBidi"/>
          <w:sz w:val="24"/>
          <w:szCs w:val="24"/>
          <w:lang w:val="en-US"/>
        </w:rPr>
      </w:pPr>
    </w:p>
    <w:p w:rsidR="00FE5079" w:rsidRPr="00404814" w:rsidRDefault="00F745C4" w:rsidP="00FE5079">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 xml:space="preserve">Dari hasil wawancara, </w:t>
      </w:r>
      <w:r w:rsidR="00642E66" w:rsidRPr="00404814">
        <w:rPr>
          <w:rFonts w:asciiTheme="majorBidi" w:hAnsiTheme="majorBidi" w:cstheme="majorBidi"/>
          <w:sz w:val="24"/>
          <w:szCs w:val="24"/>
          <w:lang w:val="en-US"/>
        </w:rPr>
        <w:t>penyusunan kurikulum disususun sedemikian rupa agar dalam pelaksanaan di</w:t>
      </w:r>
      <w:r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lapangan tidak menemui hambatan. Berdasarkan observasi</w:t>
      </w:r>
      <w:r w:rsidRPr="00404814">
        <w:rPr>
          <w:rFonts w:asciiTheme="majorBidi" w:hAnsiTheme="majorBidi" w:cstheme="majorBidi"/>
          <w:sz w:val="24"/>
          <w:szCs w:val="24"/>
          <w:lang w:val="en-US"/>
        </w:rPr>
        <w:t>,</w:t>
      </w:r>
      <w:r w:rsidR="00642E66" w:rsidRPr="00404814">
        <w:rPr>
          <w:rFonts w:asciiTheme="majorBidi" w:hAnsiTheme="majorBidi" w:cstheme="majorBidi"/>
          <w:sz w:val="24"/>
          <w:szCs w:val="24"/>
          <w:lang w:val="en-US"/>
        </w:rPr>
        <w:t xml:space="preserve"> kurikulum yang ada di SMAN 8 Rejang Lebong adalah Kurikulum 2013 atau dikenal </w:t>
      </w:r>
      <w:r w:rsidRPr="00404814">
        <w:rPr>
          <w:rFonts w:asciiTheme="majorBidi" w:hAnsiTheme="majorBidi" w:cstheme="majorBidi"/>
          <w:sz w:val="24"/>
          <w:szCs w:val="24"/>
          <w:lang w:val="en-US"/>
        </w:rPr>
        <w:t xml:space="preserve">dengan sebutan K13. Untuk </w:t>
      </w:r>
      <w:r w:rsidR="00642E66" w:rsidRPr="00404814">
        <w:rPr>
          <w:rFonts w:asciiTheme="majorBidi" w:hAnsiTheme="majorBidi" w:cstheme="majorBidi"/>
          <w:sz w:val="24"/>
          <w:szCs w:val="24"/>
          <w:lang w:val="en-US"/>
        </w:rPr>
        <w:t>kelas X, XI, dan XII</w:t>
      </w:r>
      <w:r w:rsidRPr="00404814">
        <w:rPr>
          <w:rFonts w:asciiTheme="majorBidi" w:hAnsiTheme="majorBidi" w:cstheme="majorBidi"/>
          <w:sz w:val="24"/>
          <w:szCs w:val="24"/>
          <w:lang w:val="en-US"/>
        </w:rPr>
        <w:t>, K13</w:t>
      </w:r>
      <w:r w:rsidR="00642E66"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sudah mulai diterapkan sejak</w:t>
      </w:r>
      <w:r w:rsidR="00642E66" w:rsidRPr="00404814">
        <w:rPr>
          <w:rFonts w:asciiTheme="majorBidi" w:hAnsiTheme="majorBidi" w:cstheme="majorBidi"/>
          <w:sz w:val="24"/>
          <w:szCs w:val="24"/>
          <w:lang w:val="en-US"/>
        </w:rPr>
        <w:t xml:space="preserve"> tahun pelajaran 2016-2017 sampai dengan sekarang.</w:t>
      </w:r>
      <w:r w:rsidR="00FE5079"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Berdasarkan wawancara dengan Bapak Rosdi tentang</w:t>
      </w:r>
      <w:r w:rsidR="00FE5079" w:rsidRPr="00404814">
        <w:rPr>
          <w:rFonts w:asciiTheme="majorBidi" w:hAnsiTheme="majorBidi" w:cstheme="majorBidi"/>
          <w:sz w:val="24"/>
          <w:szCs w:val="24"/>
          <w:lang w:val="en-US"/>
        </w:rPr>
        <w:t xml:space="preserve"> pengawasan kurikulum</w:t>
      </w:r>
      <w:r w:rsidRPr="00404814">
        <w:rPr>
          <w:rFonts w:asciiTheme="majorBidi" w:hAnsiTheme="majorBidi" w:cstheme="majorBidi"/>
          <w:sz w:val="24"/>
          <w:szCs w:val="24"/>
          <w:lang w:val="en-US"/>
        </w:rPr>
        <w:t>, beliau</w:t>
      </w:r>
      <w:r w:rsidR="00FE5079" w:rsidRPr="00404814">
        <w:rPr>
          <w:rFonts w:asciiTheme="majorBidi" w:hAnsiTheme="majorBidi" w:cstheme="majorBidi"/>
          <w:sz w:val="24"/>
          <w:szCs w:val="24"/>
          <w:lang w:val="en-US"/>
        </w:rPr>
        <w:t xml:space="preserve"> mengungkapkan bahwa</w:t>
      </w:r>
      <w:r w:rsidR="00642E66" w:rsidRPr="00404814">
        <w:rPr>
          <w:rFonts w:asciiTheme="majorBidi" w:hAnsiTheme="majorBidi" w:cstheme="majorBidi"/>
          <w:sz w:val="24"/>
          <w:szCs w:val="24"/>
          <w:lang w:val="en-US"/>
        </w:rPr>
        <w:t>:</w:t>
      </w:r>
    </w:p>
    <w:p w:rsidR="00FE5079" w:rsidRPr="00404814" w:rsidRDefault="00FE5079" w:rsidP="00FE5079">
      <w:pPr>
        <w:spacing w:line="240" w:lineRule="auto"/>
        <w:ind w:firstLine="567"/>
        <w:contextualSpacing/>
        <w:jc w:val="both"/>
        <w:rPr>
          <w:rFonts w:asciiTheme="majorBidi" w:hAnsiTheme="majorBidi" w:cstheme="majorBidi"/>
          <w:sz w:val="24"/>
          <w:szCs w:val="24"/>
          <w:lang w:val="en-US"/>
        </w:rPr>
      </w:pPr>
    </w:p>
    <w:p w:rsidR="00FE5079" w:rsidRPr="00404814" w:rsidRDefault="00642E66" w:rsidP="00FE5079">
      <w:pPr>
        <w:spacing w:line="240" w:lineRule="auto"/>
        <w:ind w:left="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Pengawasan kurikulum dilakukan secara bertahap yang dilakukan oleh pengawas, bisa juga kepala sekolah ataupun kom</w:t>
      </w:r>
      <w:r w:rsidR="00F745C4" w:rsidRPr="00404814">
        <w:rPr>
          <w:rFonts w:asciiTheme="majorBidi" w:hAnsiTheme="majorBidi" w:cstheme="majorBidi"/>
          <w:sz w:val="24"/>
          <w:szCs w:val="24"/>
          <w:lang w:val="en-US"/>
        </w:rPr>
        <w:t xml:space="preserve">ite sekolah dalam melaksanakan </w:t>
      </w:r>
      <w:r w:rsidRPr="00404814">
        <w:rPr>
          <w:rFonts w:asciiTheme="majorBidi" w:hAnsiTheme="majorBidi" w:cstheme="majorBidi"/>
          <w:sz w:val="24"/>
          <w:szCs w:val="24"/>
          <w:lang w:val="en-US"/>
        </w:rPr>
        <w:t>im</w:t>
      </w:r>
      <w:r w:rsidR="00F745C4" w:rsidRPr="00404814">
        <w:rPr>
          <w:rFonts w:asciiTheme="majorBidi" w:hAnsiTheme="majorBidi" w:cstheme="majorBidi"/>
          <w:sz w:val="24"/>
          <w:szCs w:val="24"/>
          <w:lang w:val="en-US"/>
        </w:rPr>
        <w:t>plementasi</w:t>
      </w:r>
      <w:r w:rsidR="0002041D" w:rsidRPr="00404814">
        <w:rPr>
          <w:rFonts w:asciiTheme="majorBidi" w:hAnsiTheme="majorBidi" w:cstheme="majorBidi"/>
          <w:sz w:val="24"/>
          <w:szCs w:val="24"/>
          <w:lang w:val="en-US"/>
        </w:rPr>
        <w:t xml:space="preserve"> </w:t>
      </w:r>
      <w:r w:rsidR="00F745C4" w:rsidRPr="00404814">
        <w:rPr>
          <w:rFonts w:asciiTheme="majorBidi" w:hAnsiTheme="majorBidi" w:cstheme="majorBidi"/>
          <w:sz w:val="24"/>
          <w:szCs w:val="24"/>
          <w:lang w:val="en-US"/>
        </w:rPr>
        <w:t>kurikulum</w:t>
      </w:r>
      <w:r w:rsidR="0002041D" w:rsidRPr="00404814">
        <w:rPr>
          <w:rFonts w:asciiTheme="majorBidi" w:hAnsiTheme="majorBidi" w:cstheme="majorBidi"/>
          <w:sz w:val="24"/>
          <w:szCs w:val="24"/>
          <w:lang w:val="en-US"/>
        </w:rPr>
        <w:t xml:space="preserve"> </w:t>
      </w:r>
      <w:r w:rsidR="00F745C4" w:rsidRPr="00404814">
        <w:rPr>
          <w:rFonts w:asciiTheme="majorBidi" w:hAnsiTheme="majorBidi" w:cstheme="majorBidi"/>
          <w:sz w:val="24"/>
          <w:szCs w:val="24"/>
          <w:lang w:val="en-US"/>
        </w:rPr>
        <w:t>dan</w:t>
      </w:r>
      <w:r w:rsidR="0002041D" w:rsidRPr="00404814">
        <w:rPr>
          <w:rFonts w:asciiTheme="majorBidi" w:hAnsiTheme="majorBidi" w:cstheme="majorBidi"/>
          <w:sz w:val="24"/>
          <w:szCs w:val="24"/>
          <w:lang w:val="en-US"/>
        </w:rPr>
        <w:t xml:space="preserve"> </w:t>
      </w:r>
      <w:r w:rsidR="00F745C4" w:rsidRPr="00404814">
        <w:rPr>
          <w:rFonts w:asciiTheme="majorBidi" w:hAnsiTheme="majorBidi" w:cstheme="majorBidi"/>
          <w:sz w:val="24"/>
          <w:szCs w:val="24"/>
          <w:lang w:val="en-US"/>
        </w:rPr>
        <w:t>di</w:t>
      </w:r>
      <w:r w:rsidRPr="00404814">
        <w:rPr>
          <w:rFonts w:asciiTheme="majorBidi" w:hAnsiTheme="majorBidi" w:cstheme="majorBidi"/>
          <w:sz w:val="24"/>
          <w:szCs w:val="24"/>
          <w:lang w:val="en-US"/>
        </w:rPr>
        <w:t>evaluasi</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d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dirumuskan ditahun berikutnya.</w:t>
      </w:r>
      <w:r w:rsidR="00FE5079" w:rsidRPr="00404814">
        <w:rPr>
          <w:rFonts w:asciiTheme="majorBidi" w:hAnsiTheme="majorBidi" w:cstheme="majorBidi"/>
          <w:sz w:val="24"/>
          <w:szCs w:val="24"/>
          <w:lang w:val="en-US"/>
        </w:rPr>
        <w:t xml:space="preserve"> (Wawancara, Februari, 2021)</w:t>
      </w:r>
    </w:p>
    <w:p w:rsidR="00FE5079" w:rsidRPr="00404814" w:rsidRDefault="00FE5079" w:rsidP="00FE5079">
      <w:pPr>
        <w:spacing w:line="240" w:lineRule="auto"/>
        <w:ind w:firstLine="567"/>
        <w:contextualSpacing/>
        <w:jc w:val="both"/>
        <w:rPr>
          <w:rFonts w:asciiTheme="majorBidi" w:hAnsiTheme="majorBidi" w:cstheme="majorBidi"/>
          <w:sz w:val="24"/>
          <w:szCs w:val="24"/>
          <w:lang w:val="en-US"/>
        </w:rPr>
      </w:pPr>
    </w:p>
    <w:p w:rsidR="00FE5079" w:rsidRPr="00404814" w:rsidRDefault="00F745C4" w:rsidP="00FE5079">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 xml:space="preserve">Jadi, </w:t>
      </w:r>
      <w:r w:rsidR="00642E66" w:rsidRPr="00404814">
        <w:rPr>
          <w:rFonts w:asciiTheme="majorBidi" w:hAnsiTheme="majorBidi" w:cstheme="majorBidi"/>
          <w:sz w:val="24"/>
          <w:szCs w:val="24"/>
          <w:lang w:val="en-US"/>
        </w:rPr>
        <w:t>jelaslah</w:t>
      </w:r>
      <w:r w:rsidR="00FE5079" w:rsidRPr="00404814">
        <w:rPr>
          <w:rFonts w:asciiTheme="majorBidi" w:hAnsiTheme="majorBidi" w:cstheme="majorBidi"/>
          <w:sz w:val="24"/>
          <w:szCs w:val="24"/>
          <w:lang w:val="en-US"/>
        </w:rPr>
        <w:t xml:space="preserve"> kurikulum juga ada pengawasan. </w:t>
      </w:r>
      <w:r w:rsidR="00642E66" w:rsidRPr="00404814">
        <w:rPr>
          <w:rFonts w:asciiTheme="majorBidi" w:hAnsiTheme="majorBidi" w:cstheme="majorBidi"/>
          <w:sz w:val="24"/>
          <w:szCs w:val="24"/>
          <w:lang w:val="en-US"/>
        </w:rPr>
        <w:t xml:space="preserve">Pengawasan terhadap pelaksanaan dilakukan secara bertahap </w:t>
      </w:r>
      <w:r w:rsidR="00FE5079" w:rsidRPr="00404814">
        <w:rPr>
          <w:rFonts w:asciiTheme="majorBidi" w:hAnsiTheme="majorBidi" w:cstheme="majorBidi"/>
          <w:sz w:val="24"/>
          <w:szCs w:val="24"/>
          <w:lang w:val="en-US"/>
        </w:rPr>
        <w:t xml:space="preserve">oleh </w:t>
      </w:r>
      <w:r w:rsidR="00642E66" w:rsidRPr="00404814">
        <w:rPr>
          <w:rFonts w:asciiTheme="majorBidi" w:hAnsiTheme="majorBidi" w:cstheme="majorBidi"/>
          <w:sz w:val="24"/>
          <w:szCs w:val="24"/>
          <w:lang w:val="en-US"/>
        </w:rPr>
        <w:t>pengawas SMA, Kepala Sekolah dan komite sekolah tetap melaksanakan implementasi kurikulum sedangkan secara struktural tentang perumusan dan implementasi dilakukan oleh Kantor Cabang Dinas Pendidikan Wilayah II Curup, dan Dinas Pendidikan dan Kebudayaan Provinsi Bengkulu. Kurikulum dievaluasi pada setiap akhir tahun pelajaran dan dirumuskan kembali pada tahun berikutnya.</w:t>
      </w:r>
    </w:p>
    <w:p w:rsidR="00FE5079" w:rsidRPr="00404814" w:rsidRDefault="00642E66" w:rsidP="00FE5079">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Berdasark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ha</w:t>
      </w:r>
      <w:r w:rsidR="00FE5079" w:rsidRPr="00404814">
        <w:rPr>
          <w:rFonts w:asciiTheme="majorBidi" w:hAnsiTheme="majorBidi" w:cstheme="majorBidi"/>
          <w:sz w:val="24"/>
          <w:szCs w:val="24"/>
          <w:lang w:val="en-US"/>
        </w:rPr>
        <w:t>sil</w:t>
      </w:r>
      <w:r w:rsidR="0002041D" w:rsidRPr="00404814">
        <w:rPr>
          <w:rFonts w:asciiTheme="majorBidi" w:hAnsiTheme="majorBidi" w:cstheme="majorBidi"/>
          <w:sz w:val="24"/>
          <w:szCs w:val="24"/>
          <w:lang w:val="en-US"/>
        </w:rPr>
        <w:t xml:space="preserve"> </w:t>
      </w:r>
      <w:r w:rsidR="00FE5079" w:rsidRPr="00404814">
        <w:rPr>
          <w:rFonts w:asciiTheme="majorBidi" w:hAnsiTheme="majorBidi" w:cstheme="majorBidi"/>
          <w:sz w:val="24"/>
          <w:szCs w:val="24"/>
          <w:lang w:val="en-US"/>
        </w:rPr>
        <w:t>observasi</w:t>
      </w:r>
      <w:r w:rsidR="0002041D" w:rsidRPr="00404814">
        <w:rPr>
          <w:rFonts w:asciiTheme="majorBidi" w:hAnsiTheme="majorBidi" w:cstheme="majorBidi"/>
          <w:sz w:val="24"/>
          <w:szCs w:val="24"/>
          <w:lang w:val="en-US"/>
        </w:rPr>
        <w:t xml:space="preserve"> </w:t>
      </w:r>
      <w:r w:rsidR="00FE5079" w:rsidRPr="00404814">
        <w:rPr>
          <w:rFonts w:asciiTheme="majorBidi" w:hAnsiTheme="majorBidi" w:cstheme="majorBidi"/>
          <w:sz w:val="24"/>
          <w:szCs w:val="24"/>
          <w:lang w:val="en-US"/>
        </w:rPr>
        <w:t>dan</w:t>
      </w:r>
      <w:r w:rsidR="0002041D" w:rsidRPr="00404814">
        <w:rPr>
          <w:rFonts w:asciiTheme="majorBidi" w:hAnsiTheme="majorBidi" w:cstheme="majorBidi"/>
          <w:sz w:val="24"/>
          <w:szCs w:val="24"/>
          <w:lang w:val="en-US"/>
        </w:rPr>
        <w:t xml:space="preserve"> </w:t>
      </w:r>
      <w:r w:rsidR="00FE5079" w:rsidRPr="00404814">
        <w:rPr>
          <w:rFonts w:asciiTheme="majorBidi" w:hAnsiTheme="majorBidi" w:cstheme="majorBidi"/>
          <w:sz w:val="24"/>
          <w:szCs w:val="24"/>
          <w:lang w:val="en-US"/>
        </w:rPr>
        <w:t xml:space="preserve">wawancara, ditemukan </w:t>
      </w:r>
      <w:r w:rsidRPr="00404814">
        <w:rPr>
          <w:rFonts w:asciiTheme="majorBidi" w:hAnsiTheme="majorBidi" w:cstheme="majorBidi"/>
          <w:sz w:val="24"/>
          <w:szCs w:val="24"/>
          <w:lang w:val="en-US"/>
        </w:rPr>
        <w:t>hasil</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 xml:space="preserve">belajar </w:t>
      </w:r>
      <w:r w:rsidR="00FE5079" w:rsidRPr="00404814">
        <w:rPr>
          <w:rFonts w:asciiTheme="majorBidi" w:hAnsiTheme="majorBidi" w:cstheme="majorBidi"/>
          <w:sz w:val="24"/>
          <w:szCs w:val="24"/>
          <w:lang w:val="en-US"/>
        </w:rPr>
        <w:t xml:space="preserve">siswa yang belum bagus. </w:t>
      </w:r>
      <w:r w:rsidRPr="00404814">
        <w:rPr>
          <w:rFonts w:asciiTheme="majorBidi" w:hAnsiTheme="majorBidi" w:cstheme="majorBidi"/>
          <w:sz w:val="24"/>
          <w:szCs w:val="24"/>
          <w:lang w:val="en-US"/>
        </w:rPr>
        <w:t>Berdasarkan</w:t>
      </w:r>
      <w:r w:rsidR="00FE5079" w:rsidRPr="00404814">
        <w:rPr>
          <w:rFonts w:asciiTheme="majorBidi" w:hAnsiTheme="majorBidi" w:cstheme="majorBidi"/>
          <w:sz w:val="24"/>
          <w:szCs w:val="24"/>
          <w:lang w:val="en-US"/>
        </w:rPr>
        <w:t xml:space="preserve"> wawancara dengan seorang siswa, Ramadhan, dari </w:t>
      </w:r>
      <w:r w:rsidRPr="00404814">
        <w:rPr>
          <w:rFonts w:asciiTheme="majorBidi" w:hAnsiTheme="majorBidi" w:cstheme="majorBidi"/>
          <w:sz w:val="24"/>
          <w:szCs w:val="24"/>
          <w:lang w:val="en-US"/>
        </w:rPr>
        <w:t>kelas XII</w:t>
      </w:r>
      <w:r w:rsidR="00FE5079" w:rsidRPr="00404814">
        <w:rPr>
          <w:rFonts w:asciiTheme="majorBidi" w:hAnsiTheme="majorBidi" w:cstheme="majorBidi"/>
          <w:sz w:val="24"/>
          <w:szCs w:val="24"/>
          <w:lang w:val="en-US"/>
        </w:rPr>
        <w:t>, ia</w:t>
      </w:r>
      <w:r w:rsidR="0002041D" w:rsidRPr="00404814">
        <w:rPr>
          <w:rFonts w:asciiTheme="majorBidi" w:hAnsiTheme="majorBidi" w:cstheme="majorBidi"/>
          <w:sz w:val="24"/>
          <w:szCs w:val="24"/>
          <w:lang w:val="en-US"/>
        </w:rPr>
        <w:t xml:space="preserve"> </w:t>
      </w:r>
      <w:r w:rsidR="00FE5079" w:rsidRPr="00404814">
        <w:rPr>
          <w:rFonts w:asciiTheme="majorBidi" w:hAnsiTheme="majorBidi" w:cstheme="majorBidi"/>
          <w:sz w:val="24"/>
          <w:szCs w:val="24"/>
          <w:lang w:val="en-US"/>
        </w:rPr>
        <w:t>mengatakan:</w:t>
      </w:r>
    </w:p>
    <w:p w:rsidR="00FE5079" w:rsidRPr="00404814" w:rsidRDefault="00FE5079" w:rsidP="00FE5079">
      <w:pPr>
        <w:spacing w:line="240" w:lineRule="auto"/>
        <w:ind w:firstLine="567"/>
        <w:contextualSpacing/>
        <w:jc w:val="both"/>
        <w:rPr>
          <w:rFonts w:asciiTheme="majorBidi" w:hAnsiTheme="majorBidi" w:cstheme="majorBidi"/>
          <w:sz w:val="24"/>
          <w:szCs w:val="24"/>
          <w:lang w:val="en-US"/>
        </w:rPr>
      </w:pPr>
    </w:p>
    <w:p w:rsidR="00FE5079" w:rsidRPr="00404814" w:rsidRDefault="00FE5079" w:rsidP="00FE5079">
      <w:pPr>
        <w:spacing w:line="240" w:lineRule="auto"/>
        <w:ind w:left="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 xml:space="preserve">Saya </w:t>
      </w:r>
      <w:r w:rsidR="00642E66" w:rsidRPr="00404814">
        <w:rPr>
          <w:rFonts w:asciiTheme="majorBidi" w:hAnsiTheme="majorBidi" w:cstheme="majorBidi"/>
          <w:sz w:val="24"/>
          <w:szCs w:val="24"/>
          <w:lang w:val="en-US"/>
        </w:rPr>
        <w:t xml:space="preserve">kadang tidak </w:t>
      </w:r>
      <w:r w:rsidR="00F745C4" w:rsidRPr="00404814">
        <w:rPr>
          <w:rFonts w:asciiTheme="majorBidi" w:hAnsiTheme="majorBidi" w:cstheme="majorBidi"/>
          <w:sz w:val="24"/>
          <w:szCs w:val="24"/>
          <w:lang w:val="en-US"/>
        </w:rPr>
        <w:t xml:space="preserve">bisa sekolah. Saya </w:t>
      </w:r>
      <w:r w:rsidRPr="00404814">
        <w:rPr>
          <w:rFonts w:asciiTheme="majorBidi" w:hAnsiTheme="majorBidi" w:cstheme="majorBidi"/>
          <w:sz w:val="24"/>
          <w:szCs w:val="24"/>
          <w:lang w:val="en-US"/>
        </w:rPr>
        <w:t xml:space="preserve">sering bantu </w:t>
      </w:r>
      <w:r w:rsidR="00642E66" w:rsidRPr="00404814">
        <w:rPr>
          <w:rFonts w:asciiTheme="majorBidi" w:hAnsiTheme="majorBidi" w:cstheme="majorBidi"/>
          <w:sz w:val="24"/>
          <w:szCs w:val="24"/>
          <w:lang w:val="en-US"/>
        </w:rPr>
        <w:t>orang tua di</w:t>
      </w:r>
      <w:r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kebun, karena tidak ada yang bantu bapak di</w:t>
      </w:r>
      <w:r w:rsidR="00F745C4"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kebun.</w:t>
      </w:r>
      <w:r w:rsidRPr="00404814">
        <w:rPr>
          <w:rFonts w:asciiTheme="majorBidi" w:hAnsiTheme="majorBidi" w:cstheme="majorBidi"/>
          <w:sz w:val="24"/>
          <w:szCs w:val="24"/>
          <w:lang w:val="en-US"/>
        </w:rPr>
        <w:t xml:space="preserve"> (Wawancara, Februari, 2021)</w:t>
      </w:r>
    </w:p>
    <w:p w:rsidR="00FE5079" w:rsidRPr="00404814" w:rsidRDefault="00FE5079" w:rsidP="00FE5079">
      <w:pPr>
        <w:spacing w:line="240" w:lineRule="auto"/>
        <w:ind w:firstLine="567"/>
        <w:contextualSpacing/>
        <w:jc w:val="both"/>
        <w:rPr>
          <w:rFonts w:asciiTheme="majorBidi" w:hAnsiTheme="majorBidi" w:cstheme="majorBidi"/>
          <w:sz w:val="24"/>
          <w:szCs w:val="24"/>
          <w:lang w:val="en-US"/>
        </w:rPr>
      </w:pPr>
    </w:p>
    <w:p w:rsidR="00FE5079" w:rsidRPr="00404814" w:rsidRDefault="00F745C4" w:rsidP="00533525">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 xml:space="preserve">Berdasarkan </w:t>
      </w:r>
      <w:r w:rsidR="00642E66" w:rsidRPr="00404814">
        <w:rPr>
          <w:rFonts w:asciiTheme="majorBidi" w:hAnsiTheme="majorBidi" w:cstheme="majorBidi"/>
          <w:sz w:val="24"/>
          <w:szCs w:val="24"/>
          <w:lang w:val="en-US"/>
        </w:rPr>
        <w:t>wawancara</w:t>
      </w:r>
      <w:r w:rsidRPr="00404814">
        <w:rPr>
          <w:rFonts w:asciiTheme="majorBidi" w:hAnsiTheme="majorBidi" w:cstheme="majorBidi"/>
          <w:sz w:val="24"/>
          <w:szCs w:val="24"/>
          <w:lang w:val="en-US"/>
        </w:rPr>
        <w:t>,</w:t>
      </w:r>
      <w:r w:rsidR="00642E66" w:rsidRPr="00404814">
        <w:rPr>
          <w:rFonts w:asciiTheme="majorBidi" w:hAnsiTheme="majorBidi" w:cstheme="majorBidi"/>
          <w:sz w:val="24"/>
          <w:szCs w:val="24"/>
          <w:lang w:val="en-US"/>
        </w:rPr>
        <w:t xml:space="preserve"> untuk belajar secara sungguh-sungguh kadang </w:t>
      </w:r>
      <w:r w:rsidRPr="00404814">
        <w:rPr>
          <w:rFonts w:asciiTheme="majorBidi" w:hAnsiTheme="majorBidi" w:cstheme="majorBidi"/>
          <w:sz w:val="24"/>
          <w:szCs w:val="24"/>
          <w:lang w:val="en-US"/>
        </w:rPr>
        <w:t xml:space="preserve">siswa menemui banyak hambatan. Jadi, </w:t>
      </w:r>
      <w:r w:rsidR="00642E66" w:rsidRPr="00404814">
        <w:rPr>
          <w:rFonts w:asciiTheme="majorBidi" w:hAnsiTheme="majorBidi" w:cstheme="majorBidi"/>
          <w:sz w:val="24"/>
          <w:szCs w:val="24"/>
          <w:lang w:val="en-US"/>
        </w:rPr>
        <w:t>jelaslah belajar bagi seseorang bukanlah proses yang mudah dilakukan b</w:t>
      </w:r>
      <w:r w:rsidRPr="00404814">
        <w:rPr>
          <w:rFonts w:asciiTheme="majorBidi" w:hAnsiTheme="majorBidi" w:cstheme="majorBidi"/>
          <w:sz w:val="24"/>
          <w:szCs w:val="24"/>
          <w:lang w:val="en-US"/>
        </w:rPr>
        <w:t>ila tidak dilakukan dengan sungguh-sungguh</w:t>
      </w:r>
      <w:r w:rsidR="00642E66" w:rsidRPr="00404814">
        <w:rPr>
          <w:rFonts w:asciiTheme="majorBidi" w:hAnsiTheme="majorBidi" w:cstheme="majorBidi"/>
          <w:sz w:val="24"/>
          <w:szCs w:val="24"/>
          <w:lang w:val="en-US"/>
        </w:rPr>
        <w:t xml:space="preserve"> dan didukung dengan situasi yang baik pula, yaitu ekonomi menyebabkan penghambat siswa dalam belajar</w:t>
      </w:r>
      <w:r w:rsidR="000D6368" w:rsidRPr="00404814">
        <w:rPr>
          <w:rFonts w:asciiTheme="majorBidi" w:hAnsiTheme="majorBidi" w:cstheme="majorBidi"/>
          <w:sz w:val="24"/>
          <w:szCs w:val="24"/>
          <w:lang w:val="en-US"/>
        </w:rPr>
        <w:t xml:space="preserve"> </w:t>
      </w:r>
      <w:r w:rsidR="000D6368" w:rsidRPr="00404814">
        <w:rPr>
          <w:rFonts w:asciiTheme="majorBidi" w:hAnsiTheme="majorBidi" w:cstheme="majorBidi"/>
          <w:sz w:val="24"/>
          <w:szCs w:val="24"/>
          <w:lang w:val="en-US"/>
        </w:rPr>
        <w:fldChar w:fldCharType="begin" w:fldLock="1"/>
      </w:r>
      <w:r w:rsidR="00826A49" w:rsidRPr="00404814">
        <w:rPr>
          <w:rFonts w:asciiTheme="majorBidi" w:hAnsiTheme="majorBidi" w:cstheme="majorBidi"/>
          <w:sz w:val="24"/>
          <w:szCs w:val="24"/>
          <w:lang w:val="en-US"/>
        </w:rPr>
        <w:instrText>ADDIN CSL_CITATION {"citationItems":[{"id":"ITEM-1","itemData":{"DOI":"10.17051/ilkonline.2021.02.08","ISBN":"0000000221","author":[{"dropping-particle":"","family":"Uyun","given":"Muhamad","non-dropping-particle":"","parse-names":false,"suffix":""},{"dropping-particle":"","family":"Daheri","given":"Mirzon","non-dropping-particle":"","parse-names":false,"suffix":""},{"dropping-particle":"","family":"Sutarto","given":"","non-dropping-particle":"","parse-names":false,"suffix":""},{"dropping-particle":"","family":"Nashori","given":"Fuad","non-dropping-particle":"","parse-names":false,"suffix":""},{"dropping-particle":"","family":"Warsah","given":"Idi","non-dropping-particle":"","parse-names":false,"suffix":""},{"dropping-particle":"","family":"Morganna","given":"Ruly","non-dropping-particle":"","parse-names":false,"suffix":""}],"container-title":"Elementary Education Online","id":"ITEM-1","issue":"2","issued":{"date-parts":[["2021"]]},"page":"44-53","title":"Parenting styles in dealing with children’s online gaming routines","type":"article-journal","volume":"20"},"uris":["http://www.mendeley.com/documents/?uuid=a0f89540-a0ed-41a9-be9a-60b373048b74"]},{"id":"ITEM-2","itemData":{"DOI":"10.29240/alquds.v4i2.1762","ISBN":"0144341070152","author":[{"dropping-particle":"","family":"Warsah","given":"Idi","non-dropping-particle":"","parse-names":false,"suffix":""}],"container-title":"Al Quds","id":"ITEM-2","issue":"2","issued":{"date-parts":[["2020"]]},"page":"275-298","title":"Religious Educators: A Psychological Study of Qur’anic Verses regarding al-Rahmah","type":"article-journal","volume":"4"},"uris":["http://www.mendeley.com/documents/?uuid=8f5a3d3b-b497-446d-8423-c37043181705"]},{"id":"ITEM-3","itemData":{"author":[{"dropping-particle":"","family":"Warsah","given":"Idi","non-dropping-particle":"","parse-names":false,"suffix":""},{"dropping-particle":"","family":"Morganna","given":"Ruly","non-dropping-particle":"","parse-names":false,"suffix":""},{"dropping-particle":"","family":"Uyun","given":"Muhamad","non-dropping-particle":"","parse-names":false,"suffix":""},{"dropping-particle":"","family":"Hamengkubuwono","given":"","non-dropping-particle":"","parse-names":false,"suffix":""},{"dropping-particle":"","family":"Afandi","given":"Muslim","non-dropping-particle":"","parse-names":false,"suffix":""}],"container-title":"International Journal of Instruction","id":"ITEM-3","issue":"2","issued":{"date-parts":[["2021"]]},"page":"443-460","title":"The impact of collaborative learning on learners’ critical thinking skills","type":"article-journal","volume":"14"},"uris":["http://www.mendeley.com/documents/?uuid=f57550a2-9d38-448d-a21a-1ed1da2f9125"]}],"mendeley":{"formattedCitation":"(Uyun et al., 2021; Warsah, 2020b; Warsah et al., 2021)","plainTextFormattedCitation":"(Uyun et al., 2021; Warsah, 2020b; Warsah et al., 2021)","previouslyFormattedCitation":"(Uyun et al., 2021; Warsah, 2020b; Warsah et al., 2021)"},"properties":{"noteIndex":0},"schema":"https://github.com/citation-style-language/schema/raw/master/csl-citation.json"}</w:instrText>
      </w:r>
      <w:r w:rsidR="000D6368" w:rsidRPr="00404814">
        <w:rPr>
          <w:rFonts w:asciiTheme="majorBidi" w:hAnsiTheme="majorBidi" w:cstheme="majorBidi"/>
          <w:sz w:val="24"/>
          <w:szCs w:val="24"/>
          <w:lang w:val="en-US"/>
        </w:rPr>
        <w:fldChar w:fldCharType="separate"/>
      </w:r>
      <w:r w:rsidR="00826A49" w:rsidRPr="00404814">
        <w:rPr>
          <w:rFonts w:asciiTheme="majorBidi" w:hAnsiTheme="majorBidi" w:cstheme="majorBidi"/>
          <w:noProof/>
          <w:sz w:val="24"/>
          <w:szCs w:val="24"/>
          <w:lang w:val="en-US"/>
        </w:rPr>
        <w:t>(Uyun et al., 2021; Warsah, 2020b; Warsah et al., 2021)</w:t>
      </w:r>
      <w:r w:rsidR="000D6368" w:rsidRPr="00404814">
        <w:rPr>
          <w:rFonts w:asciiTheme="majorBidi" w:hAnsiTheme="majorBidi" w:cstheme="majorBidi"/>
          <w:sz w:val="24"/>
          <w:szCs w:val="24"/>
          <w:lang w:val="en-US"/>
        </w:rPr>
        <w:fldChar w:fldCharType="end"/>
      </w:r>
      <w:r w:rsidR="00642E66" w:rsidRPr="00404814">
        <w:rPr>
          <w:rFonts w:asciiTheme="majorBidi" w:hAnsiTheme="majorBidi" w:cstheme="majorBidi"/>
          <w:sz w:val="24"/>
          <w:szCs w:val="24"/>
          <w:lang w:val="en-US"/>
        </w:rPr>
        <w:t>.</w:t>
      </w:r>
      <w:r w:rsidR="00FE5079" w:rsidRPr="00404814">
        <w:rPr>
          <w:rFonts w:asciiTheme="majorBidi" w:hAnsiTheme="majorBidi" w:cstheme="majorBidi"/>
          <w:sz w:val="24"/>
          <w:szCs w:val="24"/>
          <w:lang w:val="en-US"/>
        </w:rPr>
        <w:t xml:space="preserve"> </w:t>
      </w:r>
      <w:r w:rsidR="00533525" w:rsidRPr="00404814">
        <w:rPr>
          <w:rFonts w:asciiTheme="majorBidi" w:hAnsiTheme="majorBidi" w:cstheme="majorBidi"/>
          <w:sz w:val="24"/>
          <w:szCs w:val="24"/>
          <w:lang w:val="en-US"/>
        </w:rPr>
        <w:t>Hasil belajar merupakan peningkatan pada diri siswa sebagai akibat dari keterlibatan mereka dalam proses belajar mengajar.</w:t>
      </w:r>
      <w:r w:rsidR="00533525" w:rsidRPr="00404814">
        <w:rPr>
          <w:rFonts w:asciiTheme="majorBidi" w:hAnsiTheme="majorBidi" w:cstheme="majorBidi"/>
          <w:sz w:val="24"/>
          <w:szCs w:val="24"/>
        </w:rPr>
        <w:t xml:space="preserve"> </w:t>
      </w:r>
      <w:r w:rsidR="00FE5079" w:rsidRPr="00404814">
        <w:rPr>
          <w:rFonts w:asciiTheme="majorBidi" w:hAnsiTheme="majorBidi" w:cstheme="majorBidi"/>
          <w:sz w:val="24"/>
          <w:szCs w:val="24"/>
          <w:lang w:val="en-US"/>
        </w:rPr>
        <w:t xml:space="preserve">Hasil </w:t>
      </w:r>
      <w:r w:rsidR="00642E66" w:rsidRPr="00404814">
        <w:rPr>
          <w:rFonts w:asciiTheme="majorBidi" w:hAnsiTheme="majorBidi" w:cstheme="majorBidi"/>
          <w:sz w:val="24"/>
          <w:szCs w:val="24"/>
          <w:lang w:val="en-US"/>
        </w:rPr>
        <w:t>belajar adalah umpan balik yang diterima oleh peserta didik</w:t>
      </w:r>
      <w:r w:rsidR="00826A49" w:rsidRPr="00404814">
        <w:rPr>
          <w:rFonts w:asciiTheme="majorBidi" w:hAnsiTheme="majorBidi" w:cstheme="majorBidi"/>
          <w:sz w:val="24"/>
          <w:szCs w:val="24"/>
          <w:lang w:val="en-US"/>
        </w:rPr>
        <w:t xml:space="preserve"> </w:t>
      </w:r>
      <w:r w:rsidR="00826A49" w:rsidRPr="00404814">
        <w:rPr>
          <w:rFonts w:asciiTheme="majorBidi" w:hAnsiTheme="majorBidi" w:cstheme="majorBidi"/>
          <w:sz w:val="24"/>
          <w:szCs w:val="24"/>
          <w:lang w:val="en-US"/>
        </w:rPr>
        <w:fldChar w:fldCharType="begin" w:fldLock="1"/>
      </w:r>
      <w:r w:rsidR="00826A49" w:rsidRPr="00404814">
        <w:rPr>
          <w:rFonts w:asciiTheme="majorBidi" w:hAnsiTheme="majorBidi" w:cstheme="majorBidi"/>
          <w:sz w:val="24"/>
          <w:szCs w:val="24"/>
          <w:lang w:val="en-US"/>
        </w:rPr>
        <w:instrText>ADDIN CSL_CITATION {"citationItems":[{"id":"ITEM-1","itemData":{"DOI":"10.25217/igcj.v3i2.878","author":[{"dropping-particle":"","family":"Warsah","given":"Idi","non-dropping-particle":"","parse-names":false,"suffix":""}],"container-title":"Islamic Guidance and Counseling Journal","id":"ITEM-1","issue":"2","issued":{"date-parts":[["2020"]]},"page":"2614-1566","title":"Forgiveness Viewed from Positive Psychology and Islam","type":"article-journal","volume":"3"},"uris":["http://www.mendeley.com/documents/?uuid=a4de12b6-0010-4bfc-a79e-748c817b0464"]}],"mendeley":{"formattedCitation":"(Warsah, 2020a)","plainTextFormattedCitation":"(Warsah, 2020a)","previouslyFormattedCitation":"(Warsah, 2020a)"},"properties":{"noteIndex":0},"schema":"https://github.com/citation-style-language/schema/raw/master/csl-citation.json"}</w:instrText>
      </w:r>
      <w:r w:rsidR="00826A49" w:rsidRPr="00404814">
        <w:rPr>
          <w:rFonts w:asciiTheme="majorBidi" w:hAnsiTheme="majorBidi" w:cstheme="majorBidi"/>
          <w:sz w:val="24"/>
          <w:szCs w:val="24"/>
          <w:lang w:val="en-US"/>
        </w:rPr>
        <w:fldChar w:fldCharType="separate"/>
      </w:r>
      <w:r w:rsidR="00826A49" w:rsidRPr="00404814">
        <w:rPr>
          <w:rFonts w:asciiTheme="majorBidi" w:hAnsiTheme="majorBidi" w:cstheme="majorBidi"/>
          <w:noProof/>
          <w:sz w:val="24"/>
          <w:szCs w:val="24"/>
          <w:lang w:val="en-US"/>
        </w:rPr>
        <w:t>(Warsah, 2020a)</w:t>
      </w:r>
      <w:r w:rsidR="00826A49" w:rsidRPr="00404814">
        <w:rPr>
          <w:rFonts w:asciiTheme="majorBidi" w:hAnsiTheme="majorBidi" w:cstheme="majorBidi"/>
          <w:sz w:val="24"/>
          <w:szCs w:val="24"/>
          <w:lang w:val="en-US"/>
        </w:rPr>
        <w:fldChar w:fldCharType="end"/>
      </w:r>
      <w:r w:rsidR="00642E66" w:rsidRPr="00404814">
        <w:rPr>
          <w:rFonts w:asciiTheme="majorBidi" w:hAnsiTheme="majorBidi" w:cstheme="majorBidi"/>
          <w:sz w:val="24"/>
          <w:szCs w:val="24"/>
          <w:lang w:val="en-US"/>
        </w:rPr>
        <w:t>. Dengan banyaknya faktor yang dihadapi oleh siswa baik faktor internal maupun eksternal yang menyebabkan prestasi</w:t>
      </w:r>
      <w:r w:rsidR="00FE5079" w:rsidRPr="00404814">
        <w:rPr>
          <w:rFonts w:asciiTheme="majorBidi" w:hAnsiTheme="majorBidi" w:cstheme="majorBidi"/>
          <w:sz w:val="24"/>
          <w:szCs w:val="24"/>
          <w:lang w:val="en-US"/>
        </w:rPr>
        <w:t xml:space="preserve"> belajar siswa menjadi kurang. </w:t>
      </w:r>
      <w:r w:rsidR="00642E66" w:rsidRPr="00404814">
        <w:rPr>
          <w:rFonts w:asciiTheme="majorBidi" w:hAnsiTheme="majorBidi" w:cstheme="majorBidi"/>
          <w:sz w:val="24"/>
          <w:szCs w:val="24"/>
          <w:lang w:val="en-US"/>
        </w:rPr>
        <w:t>Berdasarkan wawancara dengan Bu Yen</w:t>
      </w:r>
      <w:r w:rsidR="00FE5079" w:rsidRPr="00404814">
        <w:rPr>
          <w:rFonts w:asciiTheme="majorBidi" w:hAnsiTheme="majorBidi" w:cstheme="majorBidi"/>
          <w:sz w:val="24"/>
          <w:szCs w:val="24"/>
          <w:lang w:val="en-US"/>
        </w:rPr>
        <w:t>i Wijayanti selaku guru sejarah, ia mengatakan:</w:t>
      </w:r>
    </w:p>
    <w:p w:rsidR="00FE5079" w:rsidRPr="00404814" w:rsidRDefault="00FE5079" w:rsidP="00FE5079">
      <w:pPr>
        <w:spacing w:line="240" w:lineRule="auto"/>
        <w:ind w:left="567"/>
        <w:contextualSpacing/>
        <w:jc w:val="both"/>
        <w:rPr>
          <w:rFonts w:asciiTheme="majorBidi" w:hAnsiTheme="majorBidi" w:cstheme="majorBidi"/>
          <w:sz w:val="24"/>
          <w:szCs w:val="24"/>
          <w:lang w:val="en-US"/>
        </w:rPr>
      </w:pPr>
    </w:p>
    <w:p w:rsidR="00FE5079" w:rsidRPr="00404814" w:rsidRDefault="00FE5079" w:rsidP="00FE5079">
      <w:pPr>
        <w:spacing w:line="240" w:lineRule="auto"/>
        <w:ind w:left="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Anak</w:t>
      </w:r>
      <w:r w:rsidR="00642E66" w:rsidRPr="00404814">
        <w:rPr>
          <w:rFonts w:asciiTheme="majorBidi" w:hAnsiTheme="majorBidi" w:cstheme="majorBidi"/>
          <w:sz w:val="24"/>
          <w:szCs w:val="24"/>
          <w:lang w:val="en-US"/>
        </w:rPr>
        <w:t xml:space="preserve">-anak yang dibawah kkm itu anaknya malas, kadang dikasih tugas tidak dikerjakan, ketika disuruh remid </w:t>
      </w:r>
      <w:r w:rsidRPr="00404814">
        <w:rPr>
          <w:rFonts w:asciiTheme="majorBidi" w:hAnsiTheme="majorBidi" w:cstheme="majorBidi"/>
          <w:sz w:val="24"/>
          <w:szCs w:val="24"/>
          <w:lang w:val="en-US"/>
        </w:rPr>
        <w:t xml:space="preserve">tidak juga dia lakukan, entah </w:t>
      </w:r>
      <w:r w:rsidR="00642E66" w:rsidRPr="00404814">
        <w:rPr>
          <w:rFonts w:asciiTheme="majorBidi" w:hAnsiTheme="majorBidi" w:cstheme="majorBidi"/>
          <w:sz w:val="24"/>
          <w:szCs w:val="24"/>
          <w:lang w:val="en-US"/>
        </w:rPr>
        <w:t>nilai berapa mau dikasih sama anak itu.</w:t>
      </w:r>
      <w:r w:rsidRPr="00404814">
        <w:rPr>
          <w:rFonts w:asciiTheme="majorBidi" w:hAnsiTheme="majorBidi" w:cstheme="majorBidi"/>
          <w:sz w:val="24"/>
          <w:szCs w:val="24"/>
          <w:lang w:val="en-US"/>
        </w:rPr>
        <w:t xml:space="preserve"> (Wawancara, Februari, 2021)</w:t>
      </w:r>
    </w:p>
    <w:p w:rsidR="00FE5079" w:rsidRPr="00404814" w:rsidRDefault="00FE5079" w:rsidP="00FE5079">
      <w:pPr>
        <w:spacing w:line="240" w:lineRule="auto"/>
        <w:ind w:left="567"/>
        <w:contextualSpacing/>
        <w:jc w:val="both"/>
        <w:rPr>
          <w:rFonts w:asciiTheme="majorBidi" w:hAnsiTheme="majorBidi" w:cstheme="majorBidi"/>
          <w:sz w:val="24"/>
          <w:szCs w:val="24"/>
          <w:lang w:val="en-US"/>
        </w:rPr>
      </w:pPr>
    </w:p>
    <w:p w:rsidR="00FE5079" w:rsidRPr="00404814" w:rsidRDefault="00642E66" w:rsidP="00FE5079">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Adapu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faktor</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internal</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yang</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berpeng</w:t>
      </w:r>
      <w:r w:rsidR="00FE5079" w:rsidRPr="00404814">
        <w:rPr>
          <w:rFonts w:asciiTheme="majorBidi" w:hAnsiTheme="majorBidi" w:cstheme="majorBidi"/>
          <w:sz w:val="24"/>
          <w:szCs w:val="24"/>
          <w:lang w:val="en-US"/>
        </w:rPr>
        <w:t>aruh</w:t>
      </w:r>
      <w:r w:rsidR="0002041D" w:rsidRPr="00404814">
        <w:rPr>
          <w:rFonts w:asciiTheme="majorBidi" w:hAnsiTheme="majorBidi" w:cstheme="majorBidi"/>
          <w:sz w:val="24"/>
          <w:szCs w:val="24"/>
          <w:lang w:val="en-US"/>
        </w:rPr>
        <w:t xml:space="preserve"> </w:t>
      </w:r>
      <w:r w:rsidR="00FE5079" w:rsidRPr="00404814">
        <w:rPr>
          <w:rFonts w:asciiTheme="majorBidi" w:hAnsiTheme="majorBidi" w:cstheme="majorBidi"/>
          <w:sz w:val="24"/>
          <w:szCs w:val="24"/>
          <w:lang w:val="en-US"/>
        </w:rPr>
        <w:t>dalam</w:t>
      </w:r>
      <w:r w:rsidR="0002041D" w:rsidRPr="00404814">
        <w:rPr>
          <w:rFonts w:asciiTheme="majorBidi" w:hAnsiTheme="majorBidi" w:cstheme="majorBidi"/>
          <w:sz w:val="24"/>
          <w:szCs w:val="24"/>
          <w:lang w:val="en-US"/>
        </w:rPr>
        <w:t xml:space="preserve"> </w:t>
      </w:r>
      <w:r w:rsidR="00FE5079" w:rsidRPr="00404814">
        <w:rPr>
          <w:rFonts w:asciiTheme="majorBidi" w:hAnsiTheme="majorBidi" w:cstheme="majorBidi"/>
          <w:sz w:val="24"/>
          <w:szCs w:val="24"/>
          <w:lang w:val="en-US"/>
        </w:rPr>
        <w:t>belajar</w:t>
      </w:r>
      <w:r w:rsidR="0002041D" w:rsidRPr="00404814">
        <w:rPr>
          <w:rFonts w:asciiTheme="majorBidi" w:hAnsiTheme="majorBidi" w:cstheme="majorBidi"/>
          <w:sz w:val="24"/>
          <w:szCs w:val="24"/>
          <w:lang w:val="en-US"/>
        </w:rPr>
        <w:t xml:space="preserve"> </w:t>
      </w:r>
      <w:r w:rsidR="00FE5079" w:rsidRPr="00404814">
        <w:rPr>
          <w:rFonts w:asciiTheme="majorBidi" w:hAnsiTheme="majorBidi" w:cstheme="majorBidi"/>
          <w:sz w:val="24"/>
          <w:szCs w:val="24"/>
          <w:lang w:val="en-US"/>
        </w:rPr>
        <w:t xml:space="preserve">siswa </w:t>
      </w:r>
      <w:r w:rsidRPr="00404814">
        <w:rPr>
          <w:rFonts w:asciiTheme="majorBidi" w:hAnsiTheme="majorBidi" w:cstheme="majorBidi"/>
          <w:sz w:val="24"/>
          <w:szCs w:val="24"/>
          <w:lang w:val="en-US"/>
        </w:rPr>
        <w:t>dalam penerapan kurikulum yaitu sikap, malas, waktu, menggampangkan tugas yang diberikan dan belajar siswa dirumah terlalu santai.</w:t>
      </w:r>
      <w:r w:rsidR="00FE5079"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Berdasarkan wawancara dengan bu Patimah selaku wakil kepala sekolah di bidang humas, faktor yang mempengaruhi anak bawah kkm itu apa saja dari eks</w:t>
      </w:r>
      <w:r w:rsidR="00FE5079" w:rsidRPr="00404814">
        <w:rPr>
          <w:rFonts w:asciiTheme="majorBidi" w:hAnsiTheme="majorBidi" w:cstheme="majorBidi"/>
          <w:sz w:val="24"/>
          <w:szCs w:val="24"/>
          <w:lang w:val="en-US"/>
        </w:rPr>
        <w:t>ternalnya dia mengatakan bahwa:</w:t>
      </w:r>
    </w:p>
    <w:p w:rsidR="00FE5079" w:rsidRPr="00404814" w:rsidRDefault="00FE5079" w:rsidP="00FE5079">
      <w:pPr>
        <w:spacing w:line="240" w:lineRule="auto"/>
        <w:ind w:firstLine="567"/>
        <w:contextualSpacing/>
        <w:jc w:val="both"/>
        <w:rPr>
          <w:rFonts w:asciiTheme="majorBidi" w:hAnsiTheme="majorBidi" w:cstheme="majorBidi"/>
          <w:sz w:val="24"/>
          <w:szCs w:val="24"/>
          <w:lang w:val="en-US"/>
        </w:rPr>
      </w:pPr>
    </w:p>
    <w:p w:rsidR="00FE5079" w:rsidRPr="00404814" w:rsidRDefault="00FE5079" w:rsidP="00FE5079">
      <w:pPr>
        <w:spacing w:line="240" w:lineRule="auto"/>
        <w:ind w:left="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Anak</w:t>
      </w:r>
      <w:r w:rsidR="00642E66" w:rsidRPr="00404814">
        <w:rPr>
          <w:rFonts w:asciiTheme="majorBidi" w:hAnsiTheme="majorBidi" w:cstheme="majorBidi"/>
          <w:sz w:val="24"/>
          <w:szCs w:val="24"/>
          <w:lang w:val="en-US"/>
        </w:rPr>
        <w:t>-anak yang dibawah kkm</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kadang jarang masuk jadi mengakibatkan dia tidak bisa belajar dengan serius karena mau ke sekolah ongkos tidak ada, ada juga orang tuanya pisah kadang tidak diperhatikan pula dengan orang tuanya, dan juga kadang anak tidak senang dengan gurunya waktu belajar</w:t>
      </w:r>
      <w:r w:rsidRPr="00404814">
        <w:rPr>
          <w:rFonts w:asciiTheme="majorBidi" w:hAnsiTheme="majorBidi" w:cstheme="majorBidi"/>
          <w:sz w:val="24"/>
          <w:szCs w:val="24"/>
          <w:lang w:val="en-US"/>
        </w:rPr>
        <w:t xml:space="preserve"> dia keluar pergi ke kantin. (Wawancara, Februari, 2021)</w:t>
      </w:r>
    </w:p>
    <w:p w:rsidR="00FE5079" w:rsidRPr="00404814" w:rsidRDefault="00FE5079" w:rsidP="00FE5079">
      <w:pPr>
        <w:spacing w:line="240" w:lineRule="auto"/>
        <w:ind w:firstLine="567"/>
        <w:contextualSpacing/>
        <w:jc w:val="both"/>
        <w:rPr>
          <w:rFonts w:asciiTheme="majorBidi" w:hAnsiTheme="majorBidi" w:cstheme="majorBidi"/>
          <w:sz w:val="24"/>
          <w:szCs w:val="24"/>
          <w:lang w:val="en-US"/>
        </w:rPr>
      </w:pPr>
    </w:p>
    <w:p w:rsidR="00144E59" w:rsidRPr="00404814" w:rsidRDefault="00642E66" w:rsidP="00144E59">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Jadi dapat disimpulkan faktor eksternal yang mempengaruhi prestasi belajar siswa faktor yang berasal dari k</w:t>
      </w:r>
      <w:r w:rsidR="00144E59" w:rsidRPr="00404814">
        <w:rPr>
          <w:rFonts w:asciiTheme="majorBidi" w:hAnsiTheme="majorBidi" w:cstheme="majorBidi"/>
          <w:sz w:val="24"/>
          <w:szCs w:val="24"/>
          <w:lang w:val="en-US"/>
        </w:rPr>
        <w:t>eluarga seperti masalah</w:t>
      </w:r>
      <w:r w:rsidRPr="00404814">
        <w:rPr>
          <w:rFonts w:asciiTheme="majorBidi" w:hAnsiTheme="majorBidi" w:cstheme="majorBidi"/>
          <w:sz w:val="24"/>
          <w:szCs w:val="24"/>
          <w:lang w:val="en-US"/>
        </w:rPr>
        <w:t xml:space="preserve"> ekonomi, broken home, dan faktor dari guru.</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Karena guru tidak sekedar memberi ilmu kepada peserta didiknya tetapi secara tidak langsung memberikan watak kepada siswanya</w:t>
      </w:r>
      <w:r w:rsidR="00826A49" w:rsidRPr="00404814">
        <w:rPr>
          <w:rFonts w:asciiTheme="majorBidi" w:hAnsiTheme="majorBidi" w:cstheme="majorBidi"/>
          <w:sz w:val="24"/>
          <w:szCs w:val="24"/>
          <w:lang w:val="en-US"/>
        </w:rPr>
        <w:t xml:space="preserve"> </w:t>
      </w:r>
      <w:r w:rsidR="00826A49" w:rsidRPr="00404814">
        <w:rPr>
          <w:rFonts w:asciiTheme="majorBidi" w:hAnsiTheme="majorBidi" w:cstheme="majorBidi"/>
          <w:sz w:val="24"/>
          <w:szCs w:val="24"/>
          <w:lang w:val="en-US"/>
        </w:rPr>
        <w:fldChar w:fldCharType="begin" w:fldLock="1"/>
      </w:r>
      <w:r w:rsidR="00826A49" w:rsidRPr="00404814">
        <w:rPr>
          <w:rFonts w:asciiTheme="majorBidi" w:hAnsiTheme="majorBidi" w:cstheme="majorBidi"/>
          <w:sz w:val="24"/>
          <w:szCs w:val="24"/>
          <w:lang w:val="en-US"/>
        </w:rPr>
        <w:instrText>ADDIN CSL_CITATION {"citationItems":[{"id":"ITEM-1","itemData":{"ISSN":"ISSN-","abstract":"The number of children with Autism Spectrum Disorder (ASD) is rapidly increasing, and there is a struggle within our educational system to meet the needs of these students. While there is a growing awareness among general classroom teachers about strategies that can be implemented to ensure positive gains for students with ASD, there is still a need for continuous professional development in the area. This literature review addresses the various challenges that students with autism face in educational environments due to their disorder. It also suggests practical social, behavioural, and academic strategies that teachers can implement within their classrooms to improve the performance and educational experiences of students with ASD.","author":[{"dropping-particle":"","family":"Murray","given":"Jannelle","non-dropping-particle":"","parse-names":false,"suffix":""}],"container-title":"BU Journal of Graduate Studies in Education","id":"ITEM-1","issue":"2","issued":{"date-parts":[["2015"]]},"number-of-pages":"68-75","publisher":"Brandon University. 270 18th Street, Brandon, Manitoba R7A6A9. Tel: 204-727-9616; e-mail: facultyed@brandonu.ca; Web site: https://www.brandonu.ca/master-education/journal/","title":"Practical Teaching Strategies for Students with Autism Spectrum Disorder: A Review of the Literature","type":"report","volume":"7"},"uris":["http://www.mendeley.com/documents/?uuid=304ee850-2da7-3aac-bddc-7896f532b1fb"]},{"id":"ITEM-2","itemData":{"DOI":"10.1080/2331186X.2018.1556196","ISSN":"2331-186X","abstract":"The current study set out to investigate the effect of strategy-based instruction (SBI) on motivation, self-regulated learning, and reading comprehension ability of Iranian English as a Foreign Language (EFL) learners. To fulfil the purposes of this study, 55 intermediate EFL learners were selected and randomly assigned to two groups including a control and an experimental one. Subsequently, the motivation and self-regulated learning questionnaires and a reading comprehension test were administered to the two groups as pretests. Then both groups underwent the same amount of teaching time (12 sessions) using the Developing Skills as a course book. The students in the experimental group also received the instruction of six reading strategies consisting of making connections, predicting, questioning, monitoring, visualizing, and summarizing. Finally, the two questionnaires and the reading comprehension test were administered as the posttests to both groups and the scores were compared using MANCOVA. The results of data analyses revealed that SBI significantly affected reading comprehension, motivation, and self-regulation (SR) of foreign language learners. Teachers are encouraged to employ SBI to enhance learners’ reading comprehension, motivation, and SR.","author":[{"dropping-particle":"","family":"Kavani","given":"Rezvan","non-dropping-particle":"","parse-names":false,"suffix":""},{"dropping-particle":"","family":"Amjadiparvar","given":"Alireza","non-dropping-particle":"","parse-names":false,"suffix":""}],"container-title":"Cogent Education","editor":[{"dropping-particle":"","family":"Lu","given":"Xiaofei","non-dropping-particle":"","parse-names":false,"suffix":""}],"id":"ITEM-2","issue":"1","issued":{"date-parts":[["2018","1","1"]]},"page":"1556196","publisher":"Taylor and Francis Ltd.","title":"The effect of strategy-based instruction on motivation, self-regulated learning, and reading comprehension ability of Iranian EFL learning","type":"article-journal","volume":"5"},"uris":["http://www.mendeley.com/documents/?uuid=ae061388-4efb-3fa6-9162-703c184154fa"]}],"mendeley":{"formattedCitation":"(Kavani &amp; Amjadiparvar, 2018; Murray, 2015)","plainTextFormattedCitation":"(Kavani &amp; Amjadiparvar, 2018; Murray, 2015)","previouslyFormattedCitation":"(Kavani &amp; Amjadiparvar, 2018; Murray, 2015)"},"properties":{"noteIndex":0},"schema":"https://github.com/citation-style-language/schema/raw/master/csl-citation.json"}</w:instrText>
      </w:r>
      <w:r w:rsidR="00826A49" w:rsidRPr="00404814">
        <w:rPr>
          <w:rFonts w:asciiTheme="majorBidi" w:hAnsiTheme="majorBidi" w:cstheme="majorBidi"/>
          <w:sz w:val="24"/>
          <w:szCs w:val="24"/>
          <w:lang w:val="en-US"/>
        </w:rPr>
        <w:fldChar w:fldCharType="separate"/>
      </w:r>
      <w:r w:rsidR="00826A49" w:rsidRPr="00404814">
        <w:rPr>
          <w:rFonts w:asciiTheme="majorBidi" w:hAnsiTheme="majorBidi" w:cstheme="majorBidi"/>
          <w:noProof/>
          <w:sz w:val="24"/>
          <w:szCs w:val="24"/>
          <w:lang w:val="en-US"/>
        </w:rPr>
        <w:t>(Kavani &amp; Amjadiparvar, 2018; Murray, 2015)</w:t>
      </w:r>
      <w:r w:rsidR="00826A49" w:rsidRPr="00404814">
        <w:rPr>
          <w:rFonts w:asciiTheme="majorBidi" w:hAnsiTheme="majorBidi" w:cstheme="majorBidi"/>
          <w:sz w:val="24"/>
          <w:szCs w:val="24"/>
          <w:lang w:val="en-US"/>
        </w:rPr>
        <w:fldChar w:fldCharType="end"/>
      </w:r>
      <w:r w:rsidRPr="00404814">
        <w:rPr>
          <w:rFonts w:asciiTheme="majorBidi" w:hAnsiTheme="majorBidi" w:cstheme="majorBidi"/>
          <w:sz w:val="24"/>
          <w:szCs w:val="24"/>
          <w:lang w:val="en-US"/>
        </w:rPr>
        <w:t>.</w:t>
      </w:r>
      <w:r w:rsidR="00144E59"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Selain faktor internal dan eksternal yang ditemui juga tampak dari perilaku siswa seperti yang diutarakan oleh b</w:t>
      </w:r>
      <w:r w:rsidR="00144E59" w:rsidRPr="00404814">
        <w:rPr>
          <w:rFonts w:asciiTheme="majorBidi" w:hAnsiTheme="majorBidi" w:cstheme="majorBidi"/>
          <w:sz w:val="24"/>
          <w:szCs w:val="24"/>
          <w:lang w:val="en-US"/>
        </w:rPr>
        <w:t xml:space="preserve">u Visnudewi guru </w:t>
      </w:r>
      <w:r w:rsidR="007F0518" w:rsidRPr="00404814">
        <w:rPr>
          <w:rFonts w:asciiTheme="majorBidi" w:hAnsiTheme="majorBidi" w:cstheme="majorBidi"/>
          <w:sz w:val="24"/>
          <w:szCs w:val="24"/>
          <w:lang w:val="en-US"/>
        </w:rPr>
        <w:t>Kimia</w:t>
      </w:r>
      <w:r w:rsidR="00144E59" w:rsidRPr="00404814">
        <w:rPr>
          <w:rFonts w:asciiTheme="majorBidi" w:hAnsiTheme="majorBidi" w:cstheme="majorBidi"/>
          <w:sz w:val="24"/>
          <w:szCs w:val="24"/>
          <w:lang w:val="en-US"/>
        </w:rPr>
        <w:t>, bahwa:</w:t>
      </w:r>
    </w:p>
    <w:p w:rsidR="00144E59" w:rsidRPr="00404814" w:rsidRDefault="00144E59" w:rsidP="00144E59">
      <w:pPr>
        <w:spacing w:line="240" w:lineRule="auto"/>
        <w:ind w:firstLine="567"/>
        <w:contextualSpacing/>
        <w:jc w:val="both"/>
        <w:rPr>
          <w:rFonts w:asciiTheme="majorBidi" w:hAnsiTheme="majorBidi" w:cstheme="majorBidi"/>
          <w:sz w:val="24"/>
          <w:szCs w:val="24"/>
          <w:lang w:val="en-US"/>
        </w:rPr>
      </w:pPr>
    </w:p>
    <w:p w:rsidR="00144E59" w:rsidRPr="00404814" w:rsidRDefault="00642E66" w:rsidP="00144E59">
      <w:pPr>
        <w:spacing w:line="240" w:lineRule="auto"/>
        <w:ind w:left="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Anak yang bawah kkm itu disuruh kumpulkan tugas tidak juga dikumpulkan kita</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jelask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dia</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asyik</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ngobrol,</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dikasih</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catat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tidak</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mencatat</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kadang membuat jengkel jadi gimana lagi kita ngadapin anak itu, kadang saya kasih hukuman biar jera, ternyata tidak.</w:t>
      </w:r>
      <w:r w:rsidR="00144E59" w:rsidRPr="00404814">
        <w:rPr>
          <w:rFonts w:asciiTheme="majorBidi" w:hAnsiTheme="majorBidi" w:cstheme="majorBidi"/>
          <w:sz w:val="24"/>
          <w:szCs w:val="24"/>
          <w:lang w:val="en-US"/>
        </w:rPr>
        <w:t xml:space="preserve"> (Wawancara, Februari, 2021)</w:t>
      </w:r>
    </w:p>
    <w:p w:rsidR="00144E59" w:rsidRPr="00404814" w:rsidRDefault="00144E59" w:rsidP="00144E59">
      <w:pPr>
        <w:spacing w:line="240" w:lineRule="auto"/>
        <w:ind w:firstLine="567"/>
        <w:contextualSpacing/>
        <w:jc w:val="both"/>
        <w:rPr>
          <w:rFonts w:asciiTheme="majorBidi" w:hAnsiTheme="majorBidi" w:cstheme="majorBidi"/>
          <w:sz w:val="24"/>
          <w:szCs w:val="24"/>
          <w:lang w:val="en-US"/>
        </w:rPr>
      </w:pPr>
    </w:p>
    <w:p w:rsidR="00642E66" w:rsidRPr="00404814" w:rsidRDefault="00144E59" w:rsidP="00144E59">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 xml:space="preserve">Jadi, </w:t>
      </w:r>
      <w:r w:rsidR="00642E66" w:rsidRPr="00404814">
        <w:rPr>
          <w:rFonts w:asciiTheme="majorBidi" w:hAnsiTheme="majorBidi" w:cstheme="majorBidi"/>
          <w:sz w:val="24"/>
          <w:szCs w:val="24"/>
          <w:lang w:val="en-US"/>
        </w:rPr>
        <w:t>dapat disimpulkan dalam wawancara tersebut yaitu 1)</w:t>
      </w:r>
      <w:r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tidak serius dalam kegiatan belajar mengajar mengobrol bersama teman sebangku, bergurau, rib</w:t>
      </w:r>
      <w:r w:rsidRPr="00404814">
        <w:rPr>
          <w:rFonts w:asciiTheme="majorBidi" w:hAnsiTheme="majorBidi" w:cstheme="majorBidi"/>
          <w:sz w:val="24"/>
          <w:szCs w:val="24"/>
          <w:lang w:val="en-US"/>
        </w:rPr>
        <w:t>ut. 2) Kurang</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terlibat</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 xml:space="preserve">dalam </w:t>
      </w:r>
      <w:r w:rsidR="00642E66" w:rsidRPr="00404814">
        <w:rPr>
          <w:rFonts w:asciiTheme="majorBidi" w:hAnsiTheme="majorBidi" w:cstheme="majorBidi"/>
          <w:sz w:val="24"/>
          <w:szCs w:val="24"/>
          <w:lang w:val="en-US"/>
        </w:rPr>
        <w:t>kegiatan pembelaj</w:t>
      </w:r>
      <w:r w:rsidRPr="00404814">
        <w:rPr>
          <w:rFonts w:asciiTheme="majorBidi" w:hAnsiTheme="majorBidi" w:cstheme="majorBidi"/>
          <w:sz w:val="24"/>
          <w:szCs w:val="24"/>
          <w:lang w:val="en-US"/>
        </w:rPr>
        <w:t>aran seperti</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malas</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 xml:space="preserve">mencatat, </w:t>
      </w:r>
      <w:r w:rsidR="00642E66" w:rsidRPr="00404814">
        <w:rPr>
          <w:rFonts w:asciiTheme="majorBidi" w:hAnsiTheme="majorBidi" w:cstheme="majorBidi"/>
          <w:sz w:val="24"/>
          <w:szCs w:val="24"/>
          <w:lang w:val="en-US"/>
        </w:rPr>
        <w:t>dan</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tidak berdiskusi. 3)</w:t>
      </w:r>
      <w:r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Enggan mengerjakan tugas yang diberikan. Meskipun guru telah memberikan sanksi kepada siswanya tetapi siswa tetap mengulanginya.</w:t>
      </w:r>
    </w:p>
    <w:p w:rsidR="00144E59" w:rsidRPr="00404814" w:rsidRDefault="00144E59" w:rsidP="00144E59">
      <w:pPr>
        <w:spacing w:line="240" w:lineRule="auto"/>
        <w:ind w:firstLine="567"/>
        <w:contextualSpacing/>
        <w:jc w:val="both"/>
        <w:rPr>
          <w:rFonts w:asciiTheme="majorBidi" w:hAnsiTheme="majorBidi" w:cstheme="majorBidi"/>
          <w:sz w:val="24"/>
          <w:szCs w:val="24"/>
          <w:lang w:val="en-US"/>
        </w:rPr>
      </w:pPr>
    </w:p>
    <w:p w:rsidR="00642E66" w:rsidRPr="00404814" w:rsidRDefault="00642E66" w:rsidP="00642E66">
      <w:pPr>
        <w:spacing w:line="240" w:lineRule="auto"/>
        <w:contextualSpacing/>
        <w:jc w:val="both"/>
        <w:rPr>
          <w:rFonts w:asciiTheme="majorBidi" w:hAnsiTheme="majorBidi" w:cstheme="majorBidi"/>
          <w:b/>
          <w:bCs/>
          <w:sz w:val="24"/>
          <w:szCs w:val="24"/>
          <w:lang w:val="en-US"/>
        </w:rPr>
      </w:pPr>
      <w:r w:rsidRPr="00404814">
        <w:rPr>
          <w:rFonts w:asciiTheme="majorBidi" w:hAnsiTheme="majorBidi" w:cstheme="majorBidi"/>
          <w:b/>
          <w:bCs/>
          <w:sz w:val="24"/>
          <w:szCs w:val="24"/>
          <w:lang w:val="en-US"/>
        </w:rPr>
        <w:lastRenderedPageBreak/>
        <w:t>Manajemen Pendidik dan Kependidikan telah dilakukan, namum implementasinya kurang maksimal</w:t>
      </w:r>
    </w:p>
    <w:p w:rsidR="00C75801" w:rsidRPr="00404814" w:rsidRDefault="00642E66" w:rsidP="00C75801">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Manajemen pendidik dan tenaga kependidikan merupakan kegiatan yang mencakup penetapan norma, standar, prosedur, pengangkatan, pembinaan, penatalaksanaan, kesejahteraan, dan pemberhentian tenaga kependidikan sekolah agar dapat melaksanakan tugas dan fungsinya</w:t>
      </w:r>
      <w:r w:rsidR="00826A49" w:rsidRPr="00404814">
        <w:rPr>
          <w:rFonts w:asciiTheme="majorBidi" w:hAnsiTheme="majorBidi" w:cstheme="majorBidi"/>
          <w:sz w:val="24"/>
          <w:szCs w:val="24"/>
          <w:lang w:val="en-US"/>
        </w:rPr>
        <w:t xml:space="preserve"> dalam mencapai tujuan sekolah </w:t>
      </w:r>
      <w:r w:rsidR="00826A49" w:rsidRPr="00404814">
        <w:rPr>
          <w:rFonts w:asciiTheme="majorBidi" w:hAnsiTheme="majorBidi" w:cstheme="majorBidi"/>
          <w:sz w:val="24"/>
          <w:szCs w:val="24"/>
          <w:lang w:val="en-US"/>
        </w:rPr>
        <w:fldChar w:fldCharType="begin" w:fldLock="1"/>
      </w:r>
      <w:r w:rsidR="00826A49" w:rsidRPr="00404814">
        <w:rPr>
          <w:rFonts w:asciiTheme="majorBidi" w:hAnsiTheme="majorBidi" w:cstheme="majorBidi"/>
          <w:sz w:val="24"/>
          <w:szCs w:val="24"/>
          <w:lang w:val="en-US"/>
        </w:rPr>
        <w:instrText>ADDIN CSL_CITATION {"citationItems":[{"id":"ITEM-1","itemData":{"DOI":"10.30596/maneggio.v3i1.4741","ISSN":"26232634","abstract":"Penelitian ini dilatarbelakangi oleh sumber daya manusia merupakan salah satu faktor yang sangat penting dan tidak bisa dilepaskan dari sebuah organisasi, baik perusahaan ataupun instuisi.Pada dasarnya terdapat berbagai faktor yang mempengaruhi keberhasilanpendidikan antara lain adalah guru, siswa, lingkungan pendidikan, manajemen sekolah, dan kurikulum. Dari beberapa faktor tersebut, guru merupakan faktor penting yang tidak dapat dipisahkan pada sistem pembelajaran.Tujuan penelitian ini yaitu ingin mengetahui dan menganalisis pengaruh pengawasan, motivasi dan disiplin terhadap kinerja guru pada YPIT Kuntum Bumi Rantauprapat. Penelitian ini menggunakan pendekatan asosiatif, pendekatan asosiatif adalah pendekatan dimana untuk mengetahui bahwa adanya hubungan atau pengaruh diantara kedua variabel (variabel bebas dan variabel terikat). Hasil penelitian menunjukkan bahwa secara parsial pengawasan, motivasi dan disiplin kerja dan berpengaruh positif tidak signifikan terhadap kinerja guru pada Yayasan Pendidikan Islam Terpadu Kuntum Bumi Rantauprapat. Dan secara simultan pengawasan, motivasi dan disiplin kerja secara simultan berpengaruh positif signifikan terhadap kinerja guru pada Yayasan Pendidikan Islam Terpadu Kuntum Bumi Rantauprapat.","author":[{"dropping-particle":"","family":"Nasution","given":"Sutan Napsan","non-dropping-particle":"","parse-names":false,"suffix":""},{"dropping-particle":"","family":"Pasaribu","given":"Sjahril Effendy","non-dropping-particle":"","parse-names":false,"suffix":""}],"container-title":"Maneggio: Jurnal Ilmiah Magister Manajemen","id":"ITEM-1","issue":"1","issued":{"date-parts":[["2020","3","20"]]},"page":"75-91","publisher":"Universitas Muhammadiyah Sumatera Utara","title":"Pengaruh Pengawasan, Motivasi dan Disiplin Terhadap Kinerja Guru pada Yayasan Pendidikan Islam Terpadu Kuntum Bumi Rantauprapat","type":"article-journal","volume":"3"},"uris":["http://www.mendeley.com/documents/?uuid=e4d5358d-e89b-3c31-a2b9-67103d095050"]},{"id":"ITEM-2","itemData":{"DOI":"10.24246/j.jk.2018.v5.i1.p86-95","ISSN":"2443-0544","abstract":"This research aimed at exploring the management of administration in MTs Negeri Padang Panjang in upgrading the Madrasah quality. This research was qualitative. Data collection used documentation study and in-depth intervie. The results obtained indicate that the management of administration in MTs Negeri Padang Panjang was run well in upgrading the quality of Madrasah. The quality of management administration was seen from the administration of students’ recruitment, curriculum, educators and staff, and counseling. This research implicates to supervisors and Madrasah in West Sumatera to learn the management of administration in MTs Negeri Padang Panjang in upgrading the Madrasah quality.","author":[{"dropping-particle":"","family":"Kristiawan","given":"Muhammad","non-dropping-particle":"","parse-names":false,"suffix":""},{"dropping-particle":"","family":"Asvio","given":"Nova","non-dropping-particle":"","parse-names":false,"suffix":""}],"container-title":"Kelola: Jurnal Manajemen Pendidikan","id":"ITEM-2","issue":"1","issued":{"date-parts":[["2018","6","29"]]},"page":"86-95","publisher":"Universitas Kristen Satya Wacana","title":"Pengelolaan Administrasi Madrasah Tsanawiyah Negeri Dalam Meningkatkan Kualitas Pendidikan Madrasah","type":"article-journal","volume":"5"},"uris":["http://www.mendeley.com/documents/?uuid=9a54c0b0-95c7-3ee1-af1c-f81da1604ff0"]}],"mendeley":{"formattedCitation":"(Kristiawan &amp; Asvio, 2018; Nasution &amp; Pasaribu, 2020)","plainTextFormattedCitation":"(Kristiawan &amp; Asvio, 2018; Nasution &amp; Pasaribu, 2020)","previouslyFormattedCitation":"(Kristiawan &amp; Asvio, 2018; Nasution &amp; Pasaribu, 2020)"},"properties":{"noteIndex":0},"schema":"https://github.com/citation-style-language/schema/raw/master/csl-citation.json"}</w:instrText>
      </w:r>
      <w:r w:rsidR="00826A49" w:rsidRPr="00404814">
        <w:rPr>
          <w:rFonts w:asciiTheme="majorBidi" w:hAnsiTheme="majorBidi" w:cstheme="majorBidi"/>
          <w:sz w:val="24"/>
          <w:szCs w:val="24"/>
          <w:lang w:val="en-US"/>
        </w:rPr>
        <w:fldChar w:fldCharType="separate"/>
      </w:r>
      <w:r w:rsidR="00826A49" w:rsidRPr="00404814">
        <w:rPr>
          <w:rFonts w:asciiTheme="majorBidi" w:hAnsiTheme="majorBidi" w:cstheme="majorBidi"/>
          <w:noProof/>
          <w:sz w:val="24"/>
          <w:szCs w:val="24"/>
          <w:lang w:val="en-US"/>
        </w:rPr>
        <w:t>(Kristiawan &amp; Asvio, 2018; Nasution &amp; Pasaribu, 2020)</w:t>
      </w:r>
      <w:r w:rsidR="00826A49" w:rsidRPr="00404814">
        <w:rPr>
          <w:rFonts w:asciiTheme="majorBidi" w:hAnsiTheme="majorBidi" w:cstheme="majorBidi"/>
          <w:sz w:val="24"/>
          <w:szCs w:val="24"/>
          <w:lang w:val="en-US"/>
        </w:rPr>
        <w:fldChar w:fldCharType="end"/>
      </w:r>
      <w:r w:rsidR="00C75801"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 xml:space="preserve">Pendidik dikenal dengan pengajar yang berpartisipasi dalam penyeleggaraan pendidikan tugas khusus sebagai profesi di sekolah </w:t>
      </w:r>
      <w:r w:rsidR="00C75801" w:rsidRPr="00404814">
        <w:rPr>
          <w:rFonts w:asciiTheme="majorBidi" w:hAnsiTheme="majorBidi" w:cstheme="majorBidi"/>
          <w:sz w:val="24"/>
          <w:szCs w:val="24"/>
          <w:lang w:val="en-US"/>
        </w:rPr>
        <w:t xml:space="preserve">dikenal dengan sebutan guru. Berdasarkan data </w:t>
      </w:r>
      <w:r w:rsidRPr="00404814">
        <w:rPr>
          <w:rFonts w:asciiTheme="majorBidi" w:hAnsiTheme="majorBidi" w:cstheme="majorBidi"/>
          <w:sz w:val="24"/>
          <w:szCs w:val="24"/>
          <w:lang w:val="en-US"/>
        </w:rPr>
        <w:t>observasi</w:t>
      </w:r>
      <w:r w:rsidR="00C75801" w:rsidRPr="00404814">
        <w:rPr>
          <w:rFonts w:asciiTheme="majorBidi" w:hAnsiTheme="majorBidi" w:cstheme="majorBidi"/>
          <w:sz w:val="24"/>
          <w:szCs w:val="24"/>
          <w:lang w:val="en-US"/>
        </w:rPr>
        <w:t>,</w:t>
      </w:r>
      <w:r w:rsidRPr="00404814">
        <w:rPr>
          <w:rFonts w:asciiTheme="majorBidi" w:hAnsiTheme="majorBidi" w:cstheme="majorBidi"/>
          <w:sz w:val="24"/>
          <w:szCs w:val="24"/>
          <w:lang w:val="en-US"/>
        </w:rPr>
        <w:t xml:space="preserve"> guru SM</w:t>
      </w:r>
      <w:r w:rsidR="00C75801" w:rsidRPr="00404814">
        <w:rPr>
          <w:rFonts w:asciiTheme="majorBidi" w:hAnsiTheme="majorBidi" w:cstheme="majorBidi"/>
          <w:sz w:val="24"/>
          <w:szCs w:val="24"/>
          <w:lang w:val="en-US"/>
        </w:rPr>
        <w:t>AN 8 Rejang Lebong terdiri dari</w:t>
      </w:r>
      <w:r w:rsidRPr="00404814">
        <w:rPr>
          <w:rFonts w:asciiTheme="majorBidi" w:hAnsiTheme="majorBidi" w:cstheme="majorBidi"/>
          <w:sz w:val="24"/>
          <w:szCs w:val="24"/>
          <w:lang w:val="en-US"/>
        </w:rPr>
        <w:t>:</w:t>
      </w:r>
      <w:r w:rsidR="00C75801" w:rsidRPr="00404814">
        <w:rPr>
          <w:rFonts w:asciiTheme="majorBidi" w:hAnsiTheme="majorBidi" w:cstheme="majorBidi"/>
          <w:sz w:val="24"/>
          <w:szCs w:val="24"/>
          <w:lang w:val="en-US"/>
        </w:rPr>
        <w:t xml:space="preserve"> 35 </w:t>
      </w:r>
      <w:r w:rsidRPr="00404814">
        <w:rPr>
          <w:rFonts w:asciiTheme="majorBidi" w:hAnsiTheme="majorBidi" w:cstheme="majorBidi"/>
          <w:sz w:val="24"/>
          <w:szCs w:val="24"/>
          <w:lang w:val="en-US"/>
        </w:rPr>
        <w:t xml:space="preserve">orang kualifikasi rata-rata S1 </w:t>
      </w:r>
      <w:r w:rsidR="00C75801" w:rsidRPr="00404814">
        <w:rPr>
          <w:rFonts w:asciiTheme="majorBidi" w:hAnsiTheme="majorBidi" w:cstheme="majorBidi"/>
          <w:sz w:val="24"/>
          <w:szCs w:val="24"/>
          <w:lang w:val="en-US"/>
        </w:rPr>
        <w:t xml:space="preserve">dan </w:t>
      </w:r>
      <w:r w:rsidRPr="00404814">
        <w:rPr>
          <w:rFonts w:asciiTheme="majorBidi" w:hAnsiTheme="majorBidi" w:cstheme="majorBidi"/>
          <w:sz w:val="24"/>
          <w:szCs w:val="24"/>
          <w:lang w:val="en-US"/>
        </w:rPr>
        <w:t>ada 2 orang S2, sedangkan kependidikan anggota sekolah yang menunjang penyelenggaran pendidikan yaitu</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 xml:space="preserve">Kepala Sekolah dan staf TU terdiri </w:t>
      </w:r>
      <w:r w:rsidR="00C75801" w:rsidRPr="00404814">
        <w:rPr>
          <w:rFonts w:asciiTheme="majorBidi" w:hAnsiTheme="majorBidi" w:cstheme="majorBidi"/>
          <w:sz w:val="24"/>
          <w:szCs w:val="24"/>
          <w:lang w:val="en-US"/>
        </w:rPr>
        <w:t>dari 15 orang.</w:t>
      </w:r>
    </w:p>
    <w:p w:rsidR="00C75801" w:rsidRPr="00404814" w:rsidRDefault="00533525" w:rsidP="00C75801">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Pengelolaan tenaga kependidikan bertujuan agar mampu memotivasi tenaga kependidikan secara efektif dan efisien agar menghasilkan hasil yang optimal</w:t>
      </w:r>
      <w:r w:rsidRPr="00404814">
        <w:rPr>
          <w:rFonts w:asciiTheme="majorBidi" w:hAnsiTheme="majorBidi" w:cstheme="majorBidi"/>
          <w:sz w:val="24"/>
          <w:szCs w:val="24"/>
        </w:rPr>
        <w:t xml:space="preserve"> </w:t>
      </w:r>
      <w:r w:rsidR="00826A49" w:rsidRPr="00404814">
        <w:rPr>
          <w:rFonts w:asciiTheme="majorBidi" w:hAnsiTheme="majorBidi" w:cstheme="majorBidi"/>
          <w:sz w:val="24"/>
          <w:szCs w:val="24"/>
          <w:lang w:val="en-US"/>
        </w:rPr>
        <w:fldChar w:fldCharType="begin" w:fldLock="1"/>
      </w:r>
      <w:r w:rsidR="00826A49" w:rsidRPr="00404814">
        <w:rPr>
          <w:rFonts w:asciiTheme="majorBidi" w:hAnsiTheme="majorBidi" w:cstheme="majorBidi"/>
          <w:sz w:val="24"/>
          <w:szCs w:val="24"/>
          <w:lang w:val="en-US"/>
        </w:rPr>
        <w:instrText>ADDIN CSL_CITATION {"citationItems":[{"id":"ITEM-1","itemData":{"DOI":"10.24042/ALIDARAH.V7I2.2265","ISSN":"2580-2453","abstract":"Abstrak Kepemimpinan mempengaruhi perilaku orang lain kearah tujuan tertentu sebagai indikator keberhasilan seesorang pemimpin. Penerap an kepemimpinan kepala madrasah sangat ditentukan oleh situasi kerja atau keadaan anggota/bawahan dan sumber daya pendukung organisasi. Kepemimpinan dalam bidang pendidikan lebih mengarah kepada pemberdayaan seluruh potensi organisasi dan menempatkan bawahan sebagai penentu keberhasilan pencapaian organisasi, maka sentuhan terhadap faktor-faktor yang dapat menimbulkan moral kerja dan semangat untuk berprestasi menjadi perhatian utama. Tujuan utama manajemen berbasis madrasah (MBM) adalah meningkatkan efisiensi mutu dan pemerataan pendidikan. Peningkatan efisiensi dicapai melalui keleluasaan mengelola sumber daya yang ada, partisipasi masyarakat, dan penyederhanaan birokrasi. Peningkatan mutu diperoleh melalui partisipasi orang tua, kelenturan pengelolaan sekolah, peningakatan profesionalisme guru, adanya hadiah dan hukuman sebagai kontrol, serta hal lain yang dapat menumbuh kembangkan suasana yang kondusif. Kementerian Pendidikan Nasional mendeskripsikan bahwa tujuan pelaksanaan MBM adalah meningkatkan mutu pendidikan melalui kemandirian dan inisiatif madrasah dalam mengelola dan memberdayakan sumber daya yang tersedia, meningkatkan kepedulian warga madrasah dan masyarakat dalam peyelenggaran pendidikan melalui pengambilan keputusan bersama, meningkatkan tanggung jawab madrasah kepada orang tua, masyarakat dan pemerintah tentang mutu madrasahnya, serta meningkatkan kompetensi yang sehat antar madrasah tetang mutu pendidikan yang akan dicapai. Kata kunci : Efektifitas, Kepemimpinan dan Manajemen Berbasis Madrasah","author":[{"dropping-particle":"","family":"Ajefri","given":"Feska","non-dropping-particle":"","parse-names":false,"suffix":""}],"container-title":"Al-Idarah : Jurnal Kependidikan Islam","id":"ITEM-1","issue":"2","issued":{"date-parts":[["2017","12","1"]]},"page":"99-119","title":"Efektifitas Kepemimpinan dalam Manajemen Berbasis Madrasah","type":"article-journal","volume":"7"},"uris":["http://www.mendeley.com/documents/?uuid=e900a7b7-34ca-3f2e-bd21-e92a6cc3e950"]}],"mendeley":{"formattedCitation":"(Ajefri, 2017)","plainTextFormattedCitation":"(Ajefri, 2017)","previouslyFormattedCitation":"(Ajefri, 2017)"},"properties":{"noteIndex":0},"schema":"https://github.com/citation-style-language/schema/raw/master/csl-citation.json"}</w:instrText>
      </w:r>
      <w:r w:rsidR="00826A49" w:rsidRPr="00404814">
        <w:rPr>
          <w:rFonts w:asciiTheme="majorBidi" w:hAnsiTheme="majorBidi" w:cstheme="majorBidi"/>
          <w:sz w:val="24"/>
          <w:szCs w:val="24"/>
          <w:lang w:val="en-US"/>
        </w:rPr>
        <w:fldChar w:fldCharType="separate"/>
      </w:r>
      <w:r w:rsidR="00826A49" w:rsidRPr="00404814">
        <w:rPr>
          <w:rFonts w:asciiTheme="majorBidi" w:hAnsiTheme="majorBidi" w:cstheme="majorBidi"/>
          <w:noProof/>
          <w:sz w:val="24"/>
          <w:szCs w:val="24"/>
          <w:lang w:val="en-US"/>
        </w:rPr>
        <w:t>(Ajefri, 2017)</w:t>
      </w:r>
      <w:r w:rsidR="00826A49" w:rsidRPr="00404814">
        <w:rPr>
          <w:rFonts w:asciiTheme="majorBidi" w:hAnsiTheme="majorBidi" w:cstheme="majorBidi"/>
          <w:sz w:val="24"/>
          <w:szCs w:val="24"/>
          <w:lang w:val="en-US"/>
        </w:rPr>
        <w:fldChar w:fldCharType="end"/>
      </w:r>
      <w:r w:rsidR="00642E66" w:rsidRPr="00404814">
        <w:rPr>
          <w:rFonts w:asciiTheme="majorBidi" w:hAnsiTheme="majorBidi" w:cstheme="majorBidi"/>
          <w:sz w:val="24"/>
          <w:szCs w:val="24"/>
          <w:lang w:val="en-US"/>
        </w:rPr>
        <w:t>. Berdasarkan hasil obs</w:t>
      </w:r>
      <w:r w:rsidR="00C75801" w:rsidRPr="00404814">
        <w:rPr>
          <w:rFonts w:asciiTheme="majorBidi" w:hAnsiTheme="majorBidi" w:cstheme="majorBidi"/>
          <w:sz w:val="24"/>
          <w:szCs w:val="24"/>
          <w:lang w:val="en-US"/>
        </w:rPr>
        <w:t xml:space="preserve">ervasi dengan Kepala Tata Usaha, </w:t>
      </w:r>
      <w:r w:rsidR="00642E66" w:rsidRPr="00404814">
        <w:rPr>
          <w:rFonts w:asciiTheme="majorBidi" w:hAnsiTheme="majorBidi" w:cstheme="majorBidi"/>
          <w:sz w:val="24"/>
          <w:szCs w:val="24"/>
          <w:lang w:val="en-US"/>
        </w:rPr>
        <w:t>adapun hambatan yang dihadap</w:t>
      </w:r>
      <w:r w:rsidR="00C75801" w:rsidRPr="00404814">
        <w:rPr>
          <w:rFonts w:asciiTheme="majorBidi" w:hAnsiTheme="majorBidi" w:cstheme="majorBidi"/>
          <w:sz w:val="24"/>
          <w:szCs w:val="24"/>
          <w:lang w:val="en-US"/>
        </w:rPr>
        <w:t xml:space="preserve">i dalam manajemen pendidik dan </w:t>
      </w:r>
      <w:r w:rsidR="00642E66" w:rsidRPr="00404814">
        <w:rPr>
          <w:rFonts w:asciiTheme="majorBidi" w:hAnsiTheme="majorBidi" w:cstheme="majorBidi"/>
          <w:sz w:val="24"/>
          <w:szCs w:val="24"/>
          <w:lang w:val="en-US"/>
        </w:rPr>
        <w:t xml:space="preserve">tenaga kependidikan yang ditemui seperti rendahnya kesejahteraan yang diperoleh tenaga pendidik dan kependidikan karena sumber pembiayaan untuk memberikan kesejahteraan terbatas dari biaya iuran atau sumbangan berupa IPP yang diberikan siswa tidak semuanya dapat membayar karena keterbatasan keadaan ekonomi orang tua siswa terutama kesejahteraan ini diperuntukkan bagi pegawai honorer. </w:t>
      </w:r>
    </w:p>
    <w:p w:rsidR="00C75801" w:rsidRPr="00404814" w:rsidRDefault="00C75801" w:rsidP="00C75801">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 xml:space="preserve">Observasi </w:t>
      </w:r>
      <w:r w:rsidR="00642E66" w:rsidRPr="00404814">
        <w:rPr>
          <w:rFonts w:asciiTheme="majorBidi" w:hAnsiTheme="majorBidi" w:cstheme="majorBidi"/>
          <w:sz w:val="24"/>
          <w:szCs w:val="24"/>
          <w:lang w:val="en-US"/>
        </w:rPr>
        <w:t>ters</w:t>
      </w:r>
      <w:r w:rsidRPr="00404814">
        <w:rPr>
          <w:rFonts w:asciiTheme="majorBidi" w:hAnsiTheme="majorBidi" w:cstheme="majorBidi"/>
          <w:sz w:val="24"/>
          <w:szCs w:val="24"/>
          <w:lang w:val="en-US"/>
        </w:rPr>
        <w:t>ebut menunjukkan bahwa</w:t>
      </w:r>
      <w:r w:rsidR="00642E66" w:rsidRPr="00404814">
        <w:rPr>
          <w:rFonts w:asciiTheme="majorBidi" w:hAnsiTheme="majorBidi" w:cstheme="majorBidi"/>
          <w:sz w:val="24"/>
          <w:szCs w:val="24"/>
          <w:lang w:val="en-US"/>
        </w:rPr>
        <w:t xml:space="preserve"> terdapat hambatan dalam manajemen pendidikan</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seperti</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rendahnya</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kesejahteraan</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tenaga</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pendidik</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dan</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kependidikan terutama kesejahteraan pegawai honorer karena gaji mereka mengandalkan iuran bulanan berupa IPP, dan tidak selalu lancar dalam penerimaan yang diperoleh. Sedangkan dana BOS hanya bisa digunakan untuk pembiayaan operasional sekolah dan</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tidak</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ada</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pembiayaan</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untuk</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tenaga</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pendidik</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dan</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kependidikan</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honorer. Sedangkan</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tenaga</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pend</w:t>
      </w:r>
      <w:r w:rsidRPr="00404814">
        <w:rPr>
          <w:rFonts w:asciiTheme="majorBidi" w:hAnsiTheme="majorBidi" w:cstheme="majorBidi"/>
          <w:sz w:val="24"/>
          <w:szCs w:val="24"/>
          <w:lang w:val="en-US"/>
        </w:rPr>
        <w:t>idik</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d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kependidik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 xml:space="preserve">ASN, gaji </w:t>
      </w:r>
      <w:r w:rsidR="00642E66" w:rsidRPr="00404814">
        <w:rPr>
          <w:rFonts w:asciiTheme="majorBidi" w:hAnsiTheme="majorBidi" w:cstheme="majorBidi"/>
          <w:sz w:val="24"/>
          <w:szCs w:val="24"/>
          <w:lang w:val="en-US"/>
        </w:rPr>
        <w:t>a</w:t>
      </w:r>
      <w:r w:rsidRPr="00404814">
        <w:rPr>
          <w:rFonts w:asciiTheme="majorBidi" w:hAnsiTheme="majorBidi" w:cstheme="majorBidi"/>
          <w:sz w:val="24"/>
          <w:szCs w:val="24"/>
          <w:lang w:val="en-US"/>
        </w:rPr>
        <w:t xml:space="preserve">tau </w:t>
      </w:r>
      <w:r w:rsidR="00642E66" w:rsidRPr="00404814">
        <w:rPr>
          <w:rFonts w:asciiTheme="majorBidi" w:hAnsiTheme="majorBidi" w:cstheme="majorBidi"/>
          <w:sz w:val="24"/>
          <w:szCs w:val="24"/>
          <w:lang w:val="en-US"/>
        </w:rPr>
        <w:t xml:space="preserve">kesejahteraan </w:t>
      </w:r>
      <w:r w:rsidRPr="00404814">
        <w:rPr>
          <w:rFonts w:asciiTheme="majorBidi" w:hAnsiTheme="majorBidi" w:cstheme="majorBidi"/>
          <w:sz w:val="24"/>
          <w:szCs w:val="24"/>
          <w:lang w:val="en-US"/>
        </w:rPr>
        <w:t xml:space="preserve">mereka </w:t>
      </w:r>
      <w:r w:rsidR="00642E66" w:rsidRPr="00404814">
        <w:rPr>
          <w:rFonts w:asciiTheme="majorBidi" w:hAnsiTheme="majorBidi" w:cstheme="majorBidi"/>
          <w:sz w:val="24"/>
          <w:szCs w:val="24"/>
          <w:lang w:val="en-US"/>
        </w:rPr>
        <w:t>diperoleh melalui APBD pemerintah daerah, sesuai yang diungkapkan b</w:t>
      </w:r>
      <w:r w:rsidRPr="00404814">
        <w:rPr>
          <w:rFonts w:asciiTheme="majorBidi" w:hAnsiTheme="majorBidi" w:cstheme="majorBidi"/>
          <w:sz w:val="24"/>
          <w:szCs w:val="24"/>
          <w:lang w:val="en-US"/>
        </w:rPr>
        <w:t>u Muslihah selaku bendahara BOS</w:t>
      </w:r>
      <w:r w:rsidR="00642E66" w:rsidRPr="00404814">
        <w:rPr>
          <w:rFonts w:asciiTheme="majorBidi" w:hAnsiTheme="majorBidi" w:cstheme="majorBidi"/>
          <w:sz w:val="24"/>
          <w:szCs w:val="24"/>
          <w:lang w:val="en-US"/>
        </w:rPr>
        <w:t>:</w:t>
      </w:r>
    </w:p>
    <w:p w:rsidR="00C75801" w:rsidRPr="00404814" w:rsidRDefault="00C75801" w:rsidP="00C75801">
      <w:pPr>
        <w:spacing w:line="240" w:lineRule="auto"/>
        <w:ind w:left="567"/>
        <w:contextualSpacing/>
        <w:jc w:val="both"/>
        <w:rPr>
          <w:rFonts w:asciiTheme="majorBidi" w:hAnsiTheme="majorBidi" w:cstheme="majorBidi"/>
          <w:sz w:val="24"/>
          <w:szCs w:val="24"/>
          <w:lang w:val="en-US"/>
        </w:rPr>
      </w:pPr>
    </w:p>
    <w:p w:rsidR="00C75801" w:rsidRPr="00404814" w:rsidRDefault="00642E66" w:rsidP="00C75801">
      <w:pPr>
        <w:spacing w:line="240" w:lineRule="auto"/>
        <w:ind w:left="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Dana</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Bos</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dalam</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juknis</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tidak</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ada</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penggaji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semata-mata</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penggunaan anggaran BOS untuk operasional, semua point-point sudah ditetapkan.</w:t>
      </w:r>
      <w:r w:rsidR="00C75801" w:rsidRPr="00404814">
        <w:rPr>
          <w:rFonts w:asciiTheme="majorBidi" w:hAnsiTheme="majorBidi" w:cstheme="majorBidi"/>
          <w:sz w:val="24"/>
          <w:szCs w:val="24"/>
          <w:lang w:val="en-US"/>
        </w:rPr>
        <w:t xml:space="preserve"> (Wawancara, Februari, 2021)</w:t>
      </w:r>
    </w:p>
    <w:p w:rsidR="00C75801" w:rsidRPr="00404814" w:rsidRDefault="00C75801" w:rsidP="00C75801">
      <w:pPr>
        <w:spacing w:line="240" w:lineRule="auto"/>
        <w:ind w:left="567"/>
        <w:contextualSpacing/>
        <w:jc w:val="both"/>
        <w:rPr>
          <w:rFonts w:asciiTheme="majorBidi" w:hAnsiTheme="majorBidi" w:cstheme="majorBidi"/>
          <w:sz w:val="24"/>
          <w:szCs w:val="24"/>
          <w:lang w:val="en-US"/>
        </w:rPr>
      </w:pPr>
    </w:p>
    <w:p w:rsidR="00C75801" w:rsidRPr="00404814" w:rsidRDefault="00533525" w:rsidP="00C75801">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Rendahnya kualifikasi dan keahlian sebagian pegawai organisasi dan tenaga kependidikan juga menjadi kendala dalam pengelolaan tenaga kependidikan dan kependidikan, demikian pula persyaratan peningkatan mutu.</w:t>
      </w:r>
      <w:r w:rsidRPr="00404814">
        <w:rPr>
          <w:rFonts w:asciiTheme="majorBidi" w:hAnsiTheme="majorBidi" w:cstheme="majorBidi"/>
          <w:sz w:val="24"/>
          <w:szCs w:val="24"/>
        </w:rPr>
        <w:t xml:space="preserve"> </w:t>
      </w:r>
      <w:r w:rsidR="00642E66" w:rsidRPr="00404814">
        <w:rPr>
          <w:rFonts w:asciiTheme="majorBidi" w:hAnsiTheme="majorBidi" w:cstheme="majorBidi"/>
          <w:sz w:val="24"/>
          <w:szCs w:val="24"/>
          <w:lang w:val="en-US"/>
        </w:rPr>
        <w:t xml:space="preserve">Berdasarkan wawancara dengan bu Misyani Staf </w:t>
      </w:r>
      <w:r w:rsidR="00C75801" w:rsidRPr="00404814">
        <w:rPr>
          <w:rFonts w:asciiTheme="majorBidi" w:hAnsiTheme="majorBidi" w:cstheme="majorBidi"/>
          <w:sz w:val="24"/>
          <w:szCs w:val="24"/>
          <w:lang w:val="en-US"/>
        </w:rPr>
        <w:t xml:space="preserve">TU </w:t>
      </w:r>
      <w:r w:rsidR="00642E66" w:rsidRPr="00404814">
        <w:rPr>
          <w:rFonts w:asciiTheme="majorBidi" w:hAnsiTheme="majorBidi" w:cstheme="majorBidi"/>
          <w:sz w:val="24"/>
          <w:szCs w:val="24"/>
          <w:lang w:val="en-US"/>
        </w:rPr>
        <w:t>mengatakan tentang penerimaan tenaga p</w:t>
      </w:r>
      <w:r w:rsidR="00C75801" w:rsidRPr="00404814">
        <w:rPr>
          <w:rFonts w:asciiTheme="majorBidi" w:hAnsiTheme="majorBidi" w:cstheme="majorBidi"/>
          <w:sz w:val="24"/>
          <w:szCs w:val="24"/>
          <w:lang w:val="en-US"/>
        </w:rPr>
        <w:t xml:space="preserve">endidik dan kependidikan yaitu: </w:t>
      </w:r>
    </w:p>
    <w:p w:rsidR="00C75801" w:rsidRPr="00404814" w:rsidRDefault="00C75801" w:rsidP="00C75801">
      <w:pPr>
        <w:spacing w:line="240" w:lineRule="auto"/>
        <w:ind w:left="567"/>
        <w:contextualSpacing/>
        <w:jc w:val="both"/>
        <w:rPr>
          <w:rFonts w:asciiTheme="majorBidi" w:hAnsiTheme="majorBidi" w:cstheme="majorBidi"/>
          <w:sz w:val="24"/>
          <w:szCs w:val="24"/>
          <w:lang w:val="en-US"/>
        </w:rPr>
      </w:pPr>
    </w:p>
    <w:p w:rsidR="00C75801" w:rsidRPr="00404814" w:rsidRDefault="00642E66" w:rsidP="00C75801">
      <w:pPr>
        <w:spacing w:line="240" w:lineRule="auto"/>
        <w:ind w:left="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Kebanyakan tenaga pendidik dan kependidikan adalah mereka yang diantar oleh pihak-pihak berkepentingan daerah sehingga mau tidak mau harus diterima walaupun tidak memenuhi syarat bidang kualifikasi pendidikan.</w:t>
      </w:r>
      <w:r w:rsidR="00C75801" w:rsidRPr="00404814">
        <w:rPr>
          <w:rFonts w:asciiTheme="majorBidi" w:hAnsiTheme="majorBidi" w:cstheme="majorBidi"/>
          <w:sz w:val="24"/>
          <w:szCs w:val="24"/>
          <w:lang w:val="en-US"/>
        </w:rPr>
        <w:t xml:space="preserve"> (Wawancara, Februari, 2021)</w:t>
      </w:r>
    </w:p>
    <w:p w:rsidR="00C75801" w:rsidRPr="00404814" w:rsidRDefault="00C75801" w:rsidP="00C75801">
      <w:pPr>
        <w:spacing w:line="240" w:lineRule="auto"/>
        <w:ind w:left="567"/>
        <w:contextualSpacing/>
        <w:jc w:val="both"/>
        <w:rPr>
          <w:rFonts w:asciiTheme="majorBidi" w:hAnsiTheme="majorBidi" w:cstheme="majorBidi"/>
          <w:sz w:val="24"/>
          <w:szCs w:val="24"/>
          <w:lang w:val="en-US"/>
        </w:rPr>
      </w:pPr>
    </w:p>
    <w:p w:rsidR="00C75801" w:rsidRPr="00404814" w:rsidRDefault="00642E66" w:rsidP="00C75801">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 xml:space="preserve">Jadi hambatan lain yang dihadapi dalam pengelolaan pendidik dan kependidikan masalah personal pendidik dan kependidikan diisi atau ditempati oleh orang-orang yang tidak memenuhi syarat sebagai guru atau tenaga administrasi. Sehingga dalam pengelolaan jadi hambatan tidak sesuai dengan kemampuan yang </w:t>
      </w:r>
      <w:r w:rsidR="00C75801" w:rsidRPr="00404814">
        <w:rPr>
          <w:rFonts w:asciiTheme="majorBidi" w:hAnsiTheme="majorBidi" w:cstheme="majorBidi"/>
          <w:sz w:val="24"/>
          <w:szCs w:val="24"/>
          <w:lang w:val="en-US"/>
        </w:rPr>
        <w:t xml:space="preserve">dimiliki oleh guru atau staf. </w:t>
      </w:r>
      <w:r w:rsidRPr="00404814">
        <w:rPr>
          <w:rFonts w:asciiTheme="majorBidi" w:hAnsiTheme="majorBidi" w:cstheme="majorBidi"/>
          <w:sz w:val="24"/>
          <w:szCs w:val="24"/>
          <w:lang w:val="en-US"/>
        </w:rPr>
        <w:t>Hal ini bukan merupakan</w:t>
      </w:r>
      <w:r w:rsidR="00C75801" w:rsidRPr="00404814">
        <w:rPr>
          <w:rFonts w:asciiTheme="majorBidi" w:hAnsiTheme="majorBidi" w:cstheme="majorBidi"/>
          <w:sz w:val="24"/>
          <w:szCs w:val="24"/>
          <w:lang w:val="en-US"/>
        </w:rPr>
        <w:t xml:space="preserve"> kesalahan secara</w:t>
      </w:r>
      <w:r w:rsidRPr="00404814">
        <w:rPr>
          <w:rFonts w:asciiTheme="majorBidi" w:hAnsiTheme="majorBidi" w:cstheme="majorBidi"/>
          <w:sz w:val="24"/>
          <w:szCs w:val="24"/>
          <w:lang w:val="en-US"/>
        </w:rPr>
        <w:t xml:space="preserve"> perorangan</w:t>
      </w:r>
      <w:r w:rsidR="00C75801" w:rsidRPr="00404814">
        <w:rPr>
          <w:rFonts w:asciiTheme="majorBidi" w:hAnsiTheme="majorBidi" w:cstheme="majorBidi"/>
          <w:sz w:val="24"/>
          <w:szCs w:val="24"/>
          <w:lang w:val="en-US"/>
        </w:rPr>
        <w:t>, namun</w:t>
      </w:r>
      <w:r w:rsidRPr="00404814">
        <w:rPr>
          <w:rFonts w:asciiTheme="majorBidi" w:hAnsiTheme="majorBidi" w:cstheme="majorBidi"/>
          <w:sz w:val="24"/>
          <w:szCs w:val="24"/>
          <w:lang w:val="en-US"/>
        </w:rPr>
        <w:t xml:space="preserve"> system yang memberikan andil besar dalam meloloskannya.</w:t>
      </w:r>
    </w:p>
    <w:p w:rsidR="00B823D4" w:rsidRPr="00404814" w:rsidRDefault="00642E66" w:rsidP="00B823D4">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 xml:space="preserve">Rendahnya penghargaan yang diberikan kepada tenaga pendidik dan tenaga kependidikan baik dari pemerintah atau sekolah sehingga daya saing tidak ada timbul dalam </w:t>
      </w:r>
      <w:r w:rsidRPr="00404814">
        <w:rPr>
          <w:rFonts w:asciiTheme="majorBidi" w:hAnsiTheme="majorBidi" w:cstheme="majorBidi"/>
          <w:sz w:val="24"/>
          <w:szCs w:val="24"/>
          <w:lang w:val="en-US"/>
        </w:rPr>
        <w:lastRenderedPageBreak/>
        <w:t>diri setiap orang untuk meningkatkan kemampuan terutama kinerja yang baik. Berdasarkan wawancara dengan guru Ba</w:t>
      </w:r>
      <w:r w:rsidR="00B823D4" w:rsidRPr="00404814">
        <w:rPr>
          <w:rFonts w:asciiTheme="majorBidi" w:hAnsiTheme="majorBidi" w:cstheme="majorBidi"/>
          <w:sz w:val="24"/>
          <w:szCs w:val="24"/>
          <w:lang w:val="en-US"/>
        </w:rPr>
        <w:t>pak Efri Wijayanto mengatakan</w:t>
      </w:r>
      <w:r w:rsidRPr="00404814">
        <w:rPr>
          <w:rFonts w:asciiTheme="majorBidi" w:hAnsiTheme="majorBidi" w:cstheme="majorBidi"/>
          <w:sz w:val="24"/>
          <w:szCs w:val="24"/>
          <w:lang w:val="en-US"/>
        </w:rPr>
        <w:t>:</w:t>
      </w:r>
    </w:p>
    <w:p w:rsidR="00B823D4" w:rsidRPr="00404814" w:rsidRDefault="00B823D4" w:rsidP="00B823D4">
      <w:pPr>
        <w:spacing w:line="240" w:lineRule="auto"/>
        <w:ind w:firstLine="567"/>
        <w:contextualSpacing/>
        <w:jc w:val="both"/>
        <w:rPr>
          <w:rFonts w:asciiTheme="majorBidi" w:hAnsiTheme="majorBidi" w:cstheme="majorBidi"/>
          <w:sz w:val="24"/>
          <w:szCs w:val="24"/>
          <w:lang w:val="en-US"/>
        </w:rPr>
      </w:pPr>
    </w:p>
    <w:p w:rsidR="00B823D4" w:rsidRPr="00404814" w:rsidRDefault="00642E66" w:rsidP="00B823D4">
      <w:pPr>
        <w:spacing w:line="240" w:lineRule="auto"/>
        <w:ind w:left="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 xml:space="preserve">Memang tidak ada nilai plus, atau pemberian penghargaan yang diberikan kepada guru, atau staf setiap tahun, mungkin keterbatasan lain hal. </w:t>
      </w:r>
      <w:r w:rsidR="00B823D4" w:rsidRPr="00404814">
        <w:rPr>
          <w:rFonts w:asciiTheme="majorBidi" w:hAnsiTheme="majorBidi" w:cstheme="majorBidi"/>
          <w:sz w:val="24"/>
          <w:szCs w:val="24"/>
          <w:lang w:val="en-US"/>
        </w:rPr>
        <w:t>(Wawancara, Februari, 2021)</w:t>
      </w:r>
    </w:p>
    <w:p w:rsidR="00B823D4" w:rsidRPr="00404814" w:rsidRDefault="00B823D4" w:rsidP="00B823D4">
      <w:pPr>
        <w:spacing w:line="240" w:lineRule="auto"/>
        <w:ind w:firstLine="567"/>
        <w:contextualSpacing/>
        <w:jc w:val="both"/>
        <w:rPr>
          <w:rFonts w:asciiTheme="majorBidi" w:hAnsiTheme="majorBidi" w:cstheme="majorBidi"/>
          <w:sz w:val="24"/>
          <w:szCs w:val="24"/>
          <w:lang w:val="en-US"/>
        </w:rPr>
      </w:pPr>
    </w:p>
    <w:p w:rsidR="00642E66" w:rsidRPr="00404814" w:rsidRDefault="00642E66" w:rsidP="00B823D4">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Berdasarkan hasil wawancara kepada guru memang dalam penilaian akhir tahun tidak diberikan, sehingga daya saing untuk meningkatkan kinerja tidak mengalami perubahan sesuai yang diinginkan.</w:t>
      </w:r>
    </w:p>
    <w:p w:rsidR="00642E66" w:rsidRPr="00404814" w:rsidRDefault="00642E66" w:rsidP="00642E66">
      <w:pPr>
        <w:spacing w:line="240" w:lineRule="auto"/>
        <w:contextualSpacing/>
        <w:jc w:val="both"/>
        <w:rPr>
          <w:rFonts w:asciiTheme="majorBidi" w:hAnsiTheme="majorBidi" w:cstheme="majorBidi"/>
          <w:sz w:val="24"/>
          <w:szCs w:val="24"/>
          <w:lang w:val="en-US"/>
        </w:rPr>
      </w:pPr>
    </w:p>
    <w:p w:rsidR="00642E66" w:rsidRPr="00404814" w:rsidRDefault="00642E66" w:rsidP="00642E66">
      <w:pPr>
        <w:spacing w:line="240" w:lineRule="auto"/>
        <w:contextualSpacing/>
        <w:jc w:val="both"/>
        <w:rPr>
          <w:rFonts w:asciiTheme="majorBidi" w:hAnsiTheme="majorBidi" w:cstheme="majorBidi"/>
          <w:b/>
          <w:bCs/>
          <w:sz w:val="24"/>
          <w:szCs w:val="24"/>
          <w:lang w:val="en-US"/>
        </w:rPr>
      </w:pPr>
      <w:r w:rsidRPr="00404814">
        <w:rPr>
          <w:rFonts w:asciiTheme="majorBidi" w:hAnsiTheme="majorBidi" w:cstheme="majorBidi"/>
          <w:b/>
          <w:bCs/>
          <w:sz w:val="24"/>
          <w:szCs w:val="24"/>
          <w:lang w:val="en-US"/>
        </w:rPr>
        <w:t xml:space="preserve">Manajemen Kesiswaan sudah dilakukan, namun </w:t>
      </w:r>
      <w:r w:rsidR="00F31DA3" w:rsidRPr="00404814">
        <w:rPr>
          <w:rFonts w:asciiTheme="majorBidi" w:hAnsiTheme="majorBidi" w:cstheme="majorBidi"/>
          <w:b/>
          <w:bCs/>
          <w:sz w:val="24"/>
          <w:szCs w:val="24"/>
          <w:lang w:val="en-US"/>
        </w:rPr>
        <w:t xml:space="preserve">dana untuk kebutuhan kegiatan </w:t>
      </w:r>
      <w:r w:rsidRPr="00404814">
        <w:rPr>
          <w:rFonts w:asciiTheme="majorBidi" w:hAnsiTheme="majorBidi" w:cstheme="majorBidi"/>
          <w:b/>
          <w:bCs/>
          <w:sz w:val="24"/>
          <w:szCs w:val="24"/>
          <w:lang w:val="en-US"/>
        </w:rPr>
        <w:t>siswa masih kurang</w:t>
      </w:r>
    </w:p>
    <w:p w:rsidR="00B823D4" w:rsidRPr="00404814" w:rsidRDefault="00B823D4" w:rsidP="00B823D4">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Manajemen</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kesiswaan</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adalah</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system pengelolaan terhadap siswa yang dimulai dari perencanaan penerimaan siswa baru, pengorganisasian siswa, MOS, pembinaan dan pelayanan siswa, penilaian siswa, m</w:t>
      </w:r>
      <w:r w:rsidR="00826A49" w:rsidRPr="00404814">
        <w:rPr>
          <w:rFonts w:asciiTheme="majorBidi" w:hAnsiTheme="majorBidi" w:cstheme="majorBidi"/>
          <w:sz w:val="24"/>
          <w:szCs w:val="24"/>
          <w:lang w:val="en-US"/>
        </w:rPr>
        <w:t xml:space="preserve">utasi hingga perencanaan alumni </w:t>
      </w:r>
      <w:r w:rsidR="00826A49" w:rsidRPr="00404814">
        <w:rPr>
          <w:rFonts w:asciiTheme="majorBidi" w:hAnsiTheme="majorBidi" w:cstheme="majorBidi"/>
          <w:sz w:val="24"/>
          <w:szCs w:val="24"/>
          <w:lang w:val="en-US"/>
        </w:rPr>
        <w:fldChar w:fldCharType="begin" w:fldLock="1"/>
      </w:r>
      <w:r w:rsidR="00826A49" w:rsidRPr="00404814">
        <w:rPr>
          <w:rFonts w:asciiTheme="majorBidi" w:hAnsiTheme="majorBidi" w:cstheme="majorBidi"/>
          <w:sz w:val="24"/>
          <w:szCs w:val="24"/>
          <w:lang w:val="en-US"/>
        </w:rPr>
        <w:instrText>ADDIN CSL_CITATION {"citationItems":[{"id":"ITEM-1","itemData":{"DOI":"10.30587/tamaddun.v0i0.88","ISSN":"1693-394X","abstract":"Penelitian dalam skripsi ini dilatar belakangi oleh lembaga pendidikan yang menciptakan lingkungan kondusif yang menjadikan sasaran utamanya adalah membangun karakter, Pendidikan kepribadian yang diperoleh anak dari aktivitas kesehariannya seringkali tidak teratur dan kurang sistematis oleh karena itu shalatsunnahdhuha dijadikan sebagai salah satu program yang diharapkan mampu mewujudkan generasi emas berkarakter yang mana shalat dhuha jarang sekali dijadikan kegiatan rutin di sekolah-sekolah manapun meskipun di sekolah yang berbasis Islam.Penelitian ini dilakukan untuk mengetahui bagaimana proses dari pembinaan karakter melalui pelaksanaan shalat sunnah dhuha, dan mengetahuikarakter yang dibentuk dari pembinaan siswa melalui pelaksanaan shalat sunnah dhuha pada kelas V di SDIT Nur Hidayah Surakarta.\r Penelitian ini menggunakan jenis penelitian kualitatif deskriptif, dilaksanakan di SDIT Nur Hidayah Surakarta pada bulan Desember 2015 sampai Juli 2016. Subjek penelitian ini adalah siswa kelas V dan guru kelas V yang membina karakter dalam shalat dhuha di SDIT Nur Hidayah Surakarta. Informan penelitian ini adalah kepala sekolah dan staf kesiswaan. Metode yang digunakan dalam penelitian ini adalah observasi, dokumentasi, dan wawancara. Untuk mengecek keabsahan data menggunakan teknik trianggulasi sumber dan metodologis. Teknik analisisnya menggunakan model analisis data interaktif, tahap yang ditempuh yaitu reduksi data, penyajian data, dan penarikan kesimpulan.\r Hasil penelitian ini menunjukkan Proses pembinaan karakter siswa melalui pelaksanaan shalat sunnah dhuha pada kelas V di SDIT Nur Hidayah Surakarta. program Ibadah shalat dhuha di SDIT Nur Hidayah sudah diterapkan sejak mulai berdirinya SDIT Nur Hidayah yaitu sejak tahun 1999, dilakukan setiap hari pukul 07.00 sampai pukul 07.30, kemudian dengan harapan membiasakan siswa melakukan shalat sunnah disamping shalat wajib dan dengan harapan membentuk karakter. Adapun tahapnya yaitu: a) pengetahuan moral, b) perasaan bermoral c) perilaku moral, Adapun metode yang dipakai dalam pembinaan karakter 1) Metode pembiasaan dan pengembangan diri, 2) Metode keteladanan, 3) Metode pemberian nasihat dan perhatian. Karakter dari pelaksanaan Shalat sunnah Dhuha di SDIT Nur Hidayah Surakarta. Adapun karakter yang ditanamkan dari pembinaan melalui shalat dhuha adalah sebagai berikut: a) Karakter cinta Tuhan b) Karakter percaya diri dan tanggungjawab c) Karakter disiplin.","author":[{"dropping-particle":"","family":"Admin","given":"Admin","non-dropping-particle":"","parse-names":false,"suffix":""},{"dropping-particle":"","family":"Zaman","given":"Badrus","non-dropping-particle":"","parse-names":false,"suffix":""}],"container-title":"TAMADDUN","id":"ITEM-1","issue":"2","issued":{"date-parts":[["2017","11","13"]]},"page":"1","publisher":"Universitas Muhammadiyah Gresik","title":"Pembinaan Karakter Siswa Melalui Pelaksanaan Shalat Sunnah Dhuha di Sekolah Dasar Islam Terpadu Nur Hidayah Surakarta","type":"article-journal","volume":"18"},"uris":["http://www.mendeley.com/documents/?uuid=54c9e4d0-400c-398e-81c6-09e002a03cfc"]},{"id":"ITEM-2","itemData":{"DOI":"10.30596/maneggio.v3i1.4741","ISSN":"26232634","abstract":"Penelitian ini dilatarbelakangi oleh sumber daya manusia merupakan salah satu faktor yang sangat penting dan tidak bisa dilepaskan dari sebuah organisasi, baik perusahaan ataupun instuisi.Pada dasarnya terdapat berbagai faktor yang mempengaruhi keberhasilanpendidikan antara lain adalah guru, siswa, lingkungan pendidikan, manajemen sekolah, dan kurikulum. Dari beberapa faktor tersebut, guru merupakan faktor penting yang tidak dapat dipisahkan pada sistem pembelajaran.Tujuan penelitian ini yaitu ingin mengetahui dan menganalisis pengaruh pengawasan, motivasi dan disiplin terhadap kinerja guru pada YPIT Kuntum Bumi Rantauprapat. Penelitian ini menggunakan pendekatan asosiatif, pendekatan asosiatif adalah pendekatan dimana untuk mengetahui bahwa adanya hubungan atau pengaruh diantara kedua variabel (variabel bebas dan variabel terikat). Hasil penelitian menunjukkan bahwa secara parsial pengawasan, motivasi dan disiplin kerja dan berpengaruh positif tidak signifikan terhadap kinerja guru pada Yayasan Pendidikan Islam Terpadu Kuntum Bumi Rantauprapat. Dan secara simultan pengawasan, motivasi dan disiplin kerja secara simultan berpengaruh positif signifikan terhadap kinerja guru pada Yayasan Pendidikan Islam Terpadu Kuntum Bumi Rantauprapat.","author":[{"dropping-particle":"","family":"Nasution","given":"Sutan Napsan","non-dropping-particle":"","parse-names":false,"suffix":""},{"dropping-particle":"","family":"Pasaribu","given":"Sjahril Effendy","non-dropping-particle":"","parse-names":false,"suffix":""}],"container-title":"Maneggio: Jurnal Ilmiah Magister Manajemen","id":"ITEM-2","issue":"1","issued":{"date-parts":[["2020","3","20"]]},"page":"75-91","publisher":"Universitas Muhammadiyah Sumatera Utara","title":"Pengaruh Pengawasan, Motivasi dan Disiplin Terhadap Kinerja Guru pada Yayasan Pendidikan Islam Terpadu Kuntum Bumi Rantauprapat","type":"article-journal","volume":"3"},"uris":["http://www.mendeley.com/documents/?uuid=e4d5358d-e89b-3c31-a2b9-67103d095050"]}],"mendeley":{"formattedCitation":"(Admin &amp; Zaman, 2017; Nasution &amp; Pasaribu, 2020)","plainTextFormattedCitation":"(Admin &amp; Zaman, 2017; Nasution &amp; Pasaribu, 2020)","previouslyFormattedCitation":"(Admin &amp; Zaman, 2017; Nasution &amp; Pasaribu, 2020)"},"properties":{"noteIndex":0},"schema":"https://github.com/citation-style-language/schema/raw/master/csl-citation.json"}</w:instrText>
      </w:r>
      <w:r w:rsidR="00826A49" w:rsidRPr="00404814">
        <w:rPr>
          <w:rFonts w:asciiTheme="majorBidi" w:hAnsiTheme="majorBidi" w:cstheme="majorBidi"/>
          <w:sz w:val="24"/>
          <w:szCs w:val="24"/>
          <w:lang w:val="en-US"/>
        </w:rPr>
        <w:fldChar w:fldCharType="separate"/>
      </w:r>
      <w:r w:rsidR="00826A49" w:rsidRPr="00404814">
        <w:rPr>
          <w:rFonts w:asciiTheme="majorBidi" w:hAnsiTheme="majorBidi" w:cstheme="majorBidi"/>
          <w:noProof/>
          <w:sz w:val="24"/>
          <w:szCs w:val="24"/>
          <w:lang w:val="en-US"/>
        </w:rPr>
        <w:t>(Admin &amp; Zaman, 2017; Nasution &amp; Pasaribu, 2020)</w:t>
      </w:r>
      <w:r w:rsidR="00826A49" w:rsidRPr="00404814">
        <w:rPr>
          <w:rFonts w:asciiTheme="majorBidi" w:hAnsiTheme="majorBidi" w:cstheme="majorBidi"/>
          <w:sz w:val="24"/>
          <w:szCs w:val="24"/>
          <w:lang w:val="en-US"/>
        </w:rPr>
        <w:fldChar w:fldCharType="end"/>
      </w:r>
      <w:r w:rsidR="00826A49"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Berdasarkan pada Permendiknas Nomor 39 Tahun 2008 tentang Pembinaan</w:t>
      </w:r>
      <w:r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Kesiswaan pasal 3, materi pembinaan kesiswaan melip</w:t>
      </w:r>
      <w:r w:rsidRPr="00404814">
        <w:rPr>
          <w:rFonts w:asciiTheme="majorBidi" w:hAnsiTheme="majorBidi" w:cstheme="majorBidi"/>
          <w:sz w:val="24"/>
          <w:szCs w:val="24"/>
          <w:lang w:val="en-US"/>
        </w:rPr>
        <w:t xml:space="preserve">uti hal-hal sebagai berikut: </w:t>
      </w:r>
      <w:r w:rsidR="00642E66" w:rsidRPr="00404814">
        <w:rPr>
          <w:rFonts w:asciiTheme="majorBidi" w:hAnsiTheme="majorBidi" w:cstheme="majorBidi"/>
          <w:sz w:val="24"/>
          <w:szCs w:val="24"/>
          <w:lang w:val="en-US"/>
        </w:rPr>
        <w:t>Keimanan dan ketaqwa</w:t>
      </w:r>
      <w:r w:rsidRPr="00404814">
        <w:rPr>
          <w:rFonts w:asciiTheme="majorBidi" w:hAnsiTheme="majorBidi" w:cstheme="majorBidi"/>
          <w:sz w:val="24"/>
          <w:szCs w:val="24"/>
          <w:lang w:val="en-US"/>
        </w:rPr>
        <w:t xml:space="preserve">an terhadap Tuhan Yang Maha Esa; </w:t>
      </w:r>
      <w:r w:rsidR="00642E66" w:rsidRPr="00404814">
        <w:rPr>
          <w:rFonts w:asciiTheme="majorBidi" w:hAnsiTheme="majorBidi" w:cstheme="majorBidi"/>
          <w:sz w:val="24"/>
          <w:szCs w:val="24"/>
          <w:lang w:val="en-US"/>
        </w:rPr>
        <w:t xml:space="preserve">Budi </w:t>
      </w:r>
      <w:r w:rsidRPr="00404814">
        <w:rPr>
          <w:rFonts w:asciiTheme="majorBidi" w:hAnsiTheme="majorBidi" w:cstheme="majorBidi"/>
          <w:sz w:val="24"/>
          <w:szCs w:val="24"/>
          <w:lang w:val="en-US"/>
        </w:rPr>
        <w:t xml:space="preserve">pekerti luhur atau akhlak mulia; </w:t>
      </w:r>
      <w:r w:rsidR="00642E66" w:rsidRPr="00404814">
        <w:rPr>
          <w:rFonts w:asciiTheme="majorBidi" w:hAnsiTheme="majorBidi" w:cstheme="majorBidi"/>
          <w:sz w:val="24"/>
          <w:szCs w:val="24"/>
          <w:lang w:val="en-US"/>
        </w:rPr>
        <w:t>Kepribadian unggul, wawa</w:t>
      </w:r>
      <w:r w:rsidRPr="00404814">
        <w:rPr>
          <w:rFonts w:asciiTheme="majorBidi" w:hAnsiTheme="majorBidi" w:cstheme="majorBidi"/>
          <w:sz w:val="24"/>
          <w:szCs w:val="24"/>
          <w:lang w:val="en-US"/>
        </w:rPr>
        <w:t xml:space="preserve">san kebangsaan, dan bela negara; </w:t>
      </w:r>
      <w:r w:rsidR="00642E66" w:rsidRPr="00404814">
        <w:rPr>
          <w:rFonts w:asciiTheme="majorBidi" w:hAnsiTheme="majorBidi" w:cstheme="majorBidi"/>
          <w:sz w:val="24"/>
          <w:szCs w:val="24"/>
          <w:lang w:val="en-US"/>
        </w:rPr>
        <w:t>Prestasi akademik, seni, dan/atau olah</w:t>
      </w:r>
      <w:r w:rsidRPr="00404814">
        <w:rPr>
          <w:rFonts w:asciiTheme="majorBidi" w:hAnsiTheme="majorBidi" w:cstheme="majorBidi"/>
          <w:sz w:val="24"/>
          <w:szCs w:val="24"/>
          <w:lang w:val="en-US"/>
        </w:rPr>
        <w:t xml:space="preserve">raga sesuai bakat dan minat; </w:t>
      </w:r>
      <w:r w:rsidR="00642E66" w:rsidRPr="00404814">
        <w:rPr>
          <w:rFonts w:asciiTheme="majorBidi" w:hAnsiTheme="majorBidi" w:cstheme="majorBidi"/>
          <w:sz w:val="24"/>
          <w:szCs w:val="24"/>
          <w:lang w:val="en-US"/>
        </w:rPr>
        <w:t>Demokrasi, hak asasi manusia, pendid</w:t>
      </w:r>
      <w:r w:rsidRPr="00404814">
        <w:rPr>
          <w:rFonts w:asciiTheme="majorBidi" w:hAnsiTheme="majorBidi" w:cstheme="majorBidi"/>
          <w:sz w:val="24"/>
          <w:szCs w:val="24"/>
          <w:lang w:val="en-US"/>
        </w:rPr>
        <w:t xml:space="preserve">ikan politik, lingkungan hidup, </w:t>
      </w:r>
      <w:r w:rsidR="00642E66" w:rsidRPr="00404814">
        <w:rPr>
          <w:rFonts w:asciiTheme="majorBidi" w:hAnsiTheme="majorBidi" w:cstheme="majorBidi"/>
          <w:sz w:val="24"/>
          <w:szCs w:val="24"/>
          <w:lang w:val="en-US"/>
        </w:rPr>
        <w:t xml:space="preserve">kepekaan dan toleransi sosial </w:t>
      </w:r>
      <w:r w:rsidRPr="00404814">
        <w:rPr>
          <w:rFonts w:asciiTheme="majorBidi" w:hAnsiTheme="majorBidi" w:cstheme="majorBidi"/>
          <w:sz w:val="24"/>
          <w:szCs w:val="24"/>
          <w:lang w:val="en-US"/>
        </w:rPr>
        <w:t xml:space="preserve">dalam konteks masyarakat plural; </w:t>
      </w:r>
      <w:r w:rsidR="00642E66" w:rsidRPr="00404814">
        <w:rPr>
          <w:rFonts w:asciiTheme="majorBidi" w:hAnsiTheme="majorBidi" w:cstheme="majorBidi"/>
          <w:sz w:val="24"/>
          <w:szCs w:val="24"/>
          <w:lang w:val="en-US"/>
        </w:rPr>
        <w:t xml:space="preserve">Kreativitas, </w:t>
      </w:r>
      <w:r w:rsidRPr="00404814">
        <w:rPr>
          <w:rFonts w:asciiTheme="majorBidi" w:hAnsiTheme="majorBidi" w:cstheme="majorBidi"/>
          <w:sz w:val="24"/>
          <w:szCs w:val="24"/>
          <w:lang w:val="en-US"/>
        </w:rPr>
        <w:t xml:space="preserve">keterampilan, dan kewirausahaan; </w:t>
      </w:r>
      <w:r w:rsidR="00642E66" w:rsidRPr="00404814">
        <w:rPr>
          <w:rFonts w:asciiTheme="majorBidi" w:hAnsiTheme="majorBidi" w:cstheme="majorBidi"/>
          <w:sz w:val="24"/>
          <w:szCs w:val="24"/>
          <w:lang w:val="en-US"/>
        </w:rPr>
        <w:t>Kualitas jasmani, kesehatan, dan gizi berbasis su</w:t>
      </w:r>
      <w:r w:rsidRPr="00404814">
        <w:rPr>
          <w:rFonts w:asciiTheme="majorBidi" w:hAnsiTheme="majorBidi" w:cstheme="majorBidi"/>
          <w:sz w:val="24"/>
          <w:szCs w:val="24"/>
          <w:lang w:val="en-US"/>
        </w:rPr>
        <w:t xml:space="preserve">mber gizi yang terdiversifikasi; Sastra dan budaya; </w:t>
      </w:r>
      <w:r w:rsidR="00642E66" w:rsidRPr="00404814">
        <w:rPr>
          <w:rFonts w:asciiTheme="majorBidi" w:hAnsiTheme="majorBidi" w:cstheme="majorBidi"/>
          <w:sz w:val="24"/>
          <w:szCs w:val="24"/>
          <w:lang w:val="en-US"/>
        </w:rPr>
        <w:t>Teknolo</w:t>
      </w:r>
      <w:r w:rsidRPr="00404814">
        <w:rPr>
          <w:rFonts w:asciiTheme="majorBidi" w:hAnsiTheme="majorBidi" w:cstheme="majorBidi"/>
          <w:sz w:val="24"/>
          <w:szCs w:val="24"/>
          <w:lang w:val="en-US"/>
        </w:rPr>
        <w:t xml:space="preserve">gi informasi dan komunikasi; dan </w:t>
      </w:r>
      <w:r w:rsidR="00642E66" w:rsidRPr="00404814">
        <w:rPr>
          <w:rFonts w:asciiTheme="majorBidi" w:hAnsiTheme="majorBidi" w:cstheme="majorBidi"/>
          <w:sz w:val="24"/>
          <w:szCs w:val="24"/>
          <w:lang w:val="en-US"/>
        </w:rPr>
        <w:t>Komunikasi dalam bahasa Inggris.</w:t>
      </w:r>
      <w:r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Berdasarkan hasil wawancara dengan bapak Wardani selaku wakil kepala kesiswaan mengenai p</w:t>
      </w:r>
      <w:r w:rsidRPr="00404814">
        <w:rPr>
          <w:rFonts w:asciiTheme="majorBidi" w:hAnsiTheme="majorBidi" w:cstheme="majorBidi"/>
          <w:sz w:val="24"/>
          <w:szCs w:val="24"/>
          <w:lang w:val="en-US"/>
        </w:rPr>
        <w:t>rogram apa saja dalam kesiswaan, beliau mengatakan:</w:t>
      </w:r>
    </w:p>
    <w:p w:rsidR="00B823D4" w:rsidRPr="00404814" w:rsidRDefault="00B823D4" w:rsidP="00B823D4">
      <w:pPr>
        <w:spacing w:line="240" w:lineRule="auto"/>
        <w:ind w:firstLine="567"/>
        <w:contextualSpacing/>
        <w:jc w:val="both"/>
        <w:rPr>
          <w:rFonts w:asciiTheme="majorBidi" w:hAnsiTheme="majorBidi" w:cstheme="majorBidi"/>
          <w:sz w:val="24"/>
          <w:szCs w:val="24"/>
          <w:lang w:val="en-US"/>
        </w:rPr>
      </w:pPr>
    </w:p>
    <w:p w:rsidR="00B823D4" w:rsidRPr="00404814" w:rsidRDefault="00642E66" w:rsidP="00B823D4">
      <w:pPr>
        <w:spacing w:line="240" w:lineRule="auto"/>
        <w:ind w:left="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 xml:space="preserve">Program kesiswaan dilakukan melalui proses perencanaan, biasanya disusun di awal </w:t>
      </w:r>
      <w:r w:rsidR="00B823D4" w:rsidRPr="00404814">
        <w:rPr>
          <w:rFonts w:asciiTheme="majorBidi" w:hAnsiTheme="majorBidi" w:cstheme="majorBidi"/>
          <w:sz w:val="24"/>
          <w:szCs w:val="24"/>
          <w:lang w:val="en-US"/>
        </w:rPr>
        <w:t>tahun ajaran dan materinya sesua</w:t>
      </w:r>
      <w:r w:rsidRPr="00404814">
        <w:rPr>
          <w:rFonts w:asciiTheme="majorBidi" w:hAnsiTheme="majorBidi" w:cstheme="majorBidi"/>
          <w:sz w:val="24"/>
          <w:szCs w:val="24"/>
          <w:lang w:val="en-US"/>
        </w:rPr>
        <w:t>i yang ditawarkan ole</w:t>
      </w:r>
      <w:r w:rsidR="00B823D4" w:rsidRPr="00404814">
        <w:rPr>
          <w:rFonts w:asciiTheme="majorBidi" w:hAnsiTheme="majorBidi" w:cstheme="majorBidi"/>
          <w:sz w:val="24"/>
          <w:szCs w:val="24"/>
          <w:lang w:val="en-US"/>
        </w:rPr>
        <w:t>h permendiknas No.39 Tahun 2008. (Wawancara, Februari, 2021)</w:t>
      </w:r>
    </w:p>
    <w:p w:rsidR="00B823D4" w:rsidRPr="00404814" w:rsidRDefault="00B823D4" w:rsidP="00B823D4">
      <w:pPr>
        <w:spacing w:line="240" w:lineRule="auto"/>
        <w:ind w:firstLine="567"/>
        <w:contextualSpacing/>
        <w:jc w:val="both"/>
        <w:rPr>
          <w:rFonts w:asciiTheme="majorBidi" w:hAnsiTheme="majorBidi" w:cstheme="majorBidi"/>
          <w:sz w:val="24"/>
          <w:szCs w:val="24"/>
          <w:lang w:val="en-US"/>
        </w:rPr>
      </w:pPr>
    </w:p>
    <w:p w:rsidR="00F31DA3" w:rsidRPr="00404814" w:rsidRDefault="00642E66" w:rsidP="00F31DA3">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 xml:space="preserve">Jelaslah dari hasil wawancara bahwa program kesiswaan melalui proses perencanaan yang matang agar apa yang menjadi tujuan dapat terlaksana yang sesuai dengan materi yang didapat melalui </w:t>
      </w:r>
      <w:r w:rsidR="00F31DA3" w:rsidRPr="00404814">
        <w:rPr>
          <w:rFonts w:asciiTheme="majorBidi" w:hAnsiTheme="majorBidi" w:cstheme="majorBidi"/>
          <w:sz w:val="24"/>
          <w:szCs w:val="24"/>
          <w:lang w:val="en-US"/>
        </w:rPr>
        <w:t xml:space="preserve">permendiknas No. 39 Tahun 2008. </w:t>
      </w:r>
      <w:r w:rsidRPr="00404814">
        <w:rPr>
          <w:rFonts w:asciiTheme="majorBidi" w:hAnsiTheme="majorBidi" w:cstheme="majorBidi"/>
          <w:sz w:val="24"/>
          <w:szCs w:val="24"/>
          <w:lang w:val="en-US"/>
        </w:rPr>
        <w:t>Pelaksanaan program pembina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kesiswaan akan berhasil dan berjalan baik bila diawali dengan penyusunan program melalui proses perencanaan untuk mencapai tujuan, kegiatan-kegiatan apa yang dilakukan waktu pelaksanana</w:t>
      </w:r>
      <w:r w:rsidR="00B823D4" w:rsidRPr="00404814">
        <w:rPr>
          <w:rFonts w:asciiTheme="majorBidi" w:hAnsiTheme="majorBidi" w:cstheme="majorBidi"/>
          <w:sz w:val="24"/>
          <w:szCs w:val="24"/>
          <w:lang w:val="en-US"/>
        </w:rPr>
        <w:t xml:space="preserve">an dan anggaran yang digunakan. </w:t>
      </w:r>
      <w:r w:rsidRPr="00404814">
        <w:rPr>
          <w:rFonts w:asciiTheme="majorBidi" w:hAnsiTheme="majorBidi" w:cstheme="majorBidi"/>
          <w:sz w:val="24"/>
          <w:szCs w:val="24"/>
          <w:lang w:val="en-US"/>
        </w:rPr>
        <w:t xml:space="preserve">Bapak Wardani sebagai wakil </w:t>
      </w:r>
      <w:r w:rsidR="00B823D4" w:rsidRPr="00404814">
        <w:rPr>
          <w:rFonts w:asciiTheme="majorBidi" w:hAnsiTheme="majorBidi" w:cstheme="majorBidi"/>
          <w:sz w:val="24"/>
          <w:szCs w:val="24"/>
          <w:lang w:val="en-US"/>
        </w:rPr>
        <w:t>kepala kesiswaan menambahkan sebagai berikut:</w:t>
      </w:r>
    </w:p>
    <w:p w:rsidR="00F31DA3" w:rsidRPr="00404814" w:rsidRDefault="00F31DA3" w:rsidP="00F31DA3">
      <w:pPr>
        <w:spacing w:line="240" w:lineRule="auto"/>
        <w:ind w:firstLine="567"/>
        <w:contextualSpacing/>
        <w:jc w:val="both"/>
        <w:rPr>
          <w:rFonts w:asciiTheme="majorBidi" w:hAnsiTheme="majorBidi" w:cstheme="majorBidi"/>
          <w:sz w:val="24"/>
          <w:szCs w:val="24"/>
          <w:lang w:val="en-US"/>
        </w:rPr>
      </w:pPr>
    </w:p>
    <w:p w:rsidR="00F31DA3" w:rsidRPr="00404814" w:rsidRDefault="00642E66" w:rsidP="00F31DA3">
      <w:pPr>
        <w:spacing w:line="240" w:lineRule="auto"/>
        <w:ind w:left="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Waktu penyusunan kegiatan pembinaan kesiswaan di SMAN 8 Rejang Lebong dilakukan setiap awal tahun pelajaran. Penyusunannya melibatkan seluruh komponen yang terkait termasuk kepala sekolah, wakil kepala sekolah, guru- guru melalui rapat bersama pada awal tahun pelajaran progr</w:t>
      </w:r>
      <w:r w:rsidR="00F31DA3" w:rsidRPr="00404814">
        <w:rPr>
          <w:rFonts w:asciiTheme="majorBidi" w:hAnsiTheme="majorBidi" w:cstheme="majorBidi"/>
          <w:sz w:val="24"/>
          <w:szCs w:val="24"/>
          <w:lang w:val="en-US"/>
        </w:rPr>
        <w:t xml:space="preserve">am kerjanya untuk satu tahun. </w:t>
      </w:r>
      <w:r w:rsidRPr="00404814">
        <w:rPr>
          <w:rFonts w:asciiTheme="majorBidi" w:hAnsiTheme="majorBidi" w:cstheme="majorBidi"/>
          <w:sz w:val="24"/>
          <w:szCs w:val="24"/>
          <w:lang w:val="en-US"/>
        </w:rPr>
        <w:t>Isinya dalam kegiatan jelas berhubungan dengan visi dan misi sekolah.</w:t>
      </w:r>
    </w:p>
    <w:p w:rsidR="00F31DA3" w:rsidRPr="00404814" w:rsidRDefault="00F31DA3" w:rsidP="00F31DA3">
      <w:pPr>
        <w:spacing w:line="240" w:lineRule="auto"/>
        <w:ind w:firstLine="567"/>
        <w:contextualSpacing/>
        <w:jc w:val="both"/>
        <w:rPr>
          <w:rFonts w:asciiTheme="majorBidi" w:hAnsiTheme="majorBidi" w:cstheme="majorBidi"/>
          <w:sz w:val="24"/>
          <w:szCs w:val="24"/>
          <w:lang w:val="en-US"/>
        </w:rPr>
      </w:pPr>
    </w:p>
    <w:p w:rsidR="00F31DA3" w:rsidRPr="00404814" w:rsidRDefault="00642E66" w:rsidP="00F31DA3">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Jadi jelaslah dalam penyusunan program kesiswaan dimulai setiap awal tahun pelajar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 xml:space="preserve">yang melibatkan kepala sekolah, wakil kepala sekolah, guru-guru, melalui rapat bersama awal tahun pelajaran.Tujuan pokok program pembinaan kesiswaan </w:t>
      </w:r>
      <w:r w:rsidR="00F31DA3" w:rsidRPr="00404814">
        <w:rPr>
          <w:rFonts w:asciiTheme="majorBidi" w:hAnsiTheme="majorBidi" w:cstheme="majorBidi"/>
          <w:sz w:val="24"/>
          <w:szCs w:val="24"/>
          <w:lang w:val="en-US"/>
        </w:rPr>
        <w:t xml:space="preserve">yang </w:t>
      </w:r>
      <w:r w:rsidRPr="00404814">
        <w:rPr>
          <w:rFonts w:asciiTheme="majorBidi" w:hAnsiTheme="majorBidi" w:cstheme="majorBidi"/>
          <w:sz w:val="24"/>
          <w:szCs w:val="24"/>
          <w:lang w:val="en-US"/>
        </w:rPr>
        <w:t>tercantum dalam anggaran kegiatan kesiswaan SMAN 8</w:t>
      </w:r>
      <w:r w:rsidR="00F31DA3" w:rsidRPr="00404814">
        <w:rPr>
          <w:rFonts w:asciiTheme="majorBidi" w:hAnsiTheme="majorBidi" w:cstheme="majorBidi"/>
          <w:sz w:val="24"/>
          <w:szCs w:val="24"/>
          <w:lang w:val="en-US"/>
        </w:rPr>
        <w:t xml:space="preserve"> Rejang Lebong tahun pelajaran 2020-2021 </w:t>
      </w:r>
      <w:r w:rsidRPr="00404814">
        <w:rPr>
          <w:rFonts w:asciiTheme="majorBidi" w:hAnsiTheme="majorBidi" w:cstheme="majorBidi"/>
          <w:sz w:val="24"/>
          <w:szCs w:val="24"/>
          <w:lang w:val="en-US"/>
        </w:rPr>
        <w:t>adalah</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menetapk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sasar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serta</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langkah-langkah</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 xml:space="preserve">dalam usaha mewujudkan kegiatan kesiswaan </w:t>
      </w:r>
      <w:r w:rsidRPr="00404814">
        <w:rPr>
          <w:rFonts w:asciiTheme="majorBidi" w:hAnsiTheme="majorBidi" w:cstheme="majorBidi"/>
          <w:sz w:val="24"/>
          <w:szCs w:val="24"/>
          <w:lang w:val="en-US"/>
        </w:rPr>
        <w:lastRenderedPageBreak/>
        <w:t>untuk membekali siswa melatih dalam berorganisasi sebelum terjun ke masyarakat.</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Kegiatan pembinaan kesiswaan berhubungan dengan visi dan misi sekolah untuk pengembangan diri siswa agar mempunyai keterampilan, selain itu program pembinaan kesiswaan menyangkut tujuan program wajib atau pilihan serta dikaitkan dengan visi dan misi sekolah yang bertujuan mengembangkan minat dan bakat siswa.</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 xml:space="preserve">Mekanisme dijelaskan dalam wawancara </w:t>
      </w:r>
      <w:r w:rsidR="00F31DA3" w:rsidRPr="00404814">
        <w:rPr>
          <w:rFonts w:asciiTheme="majorBidi" w:hAnsiTheme="majorBidi" w:cstheme="majorBidi"/>
          <w:sz w:val="24"/>
          <w:szCs w:val="24"/>
          <w:lang w:val="en-US"/>
        </w:rPr>
        <w:t>seperti berikut</w:t>
      </w:r>
      <w:r w:rsidRPr="00404814">
        <w:rPr>
          <w:rFonts w:asciiTheme="majorBidi" w:hAnsiTheme="majorBidi" w:cstheme="majorBidi"/>
          <w:sz w:val="24"/>
          <w:szCs w:val="24"/>
          <w:lang w:val="en-US"/>
        </w:rPr>
        <w:t>:</w:t>
      </w:r>
    </w:p>
    <w:p w:rsidR="00F31DA3" w:rsidRPr="00404814" w:rsidRDefault="00F31DA3" w:rsidP="00F31DA3">
      <w:pPr>
        <w:spacing w:line="240" w:lineRule="auto"/>
        <w:ind w:firstLine="567"/>
        <w:contextualSpacing/>
        <w:jc w:val="both"/>
        <w:rPr>
          <w:rFonts w:asciiTheme="majorBidi" w:hAnsiTheme="majorBidi" w:cstheme="majorBidi"/>
          <w:sz w:val="24"/>
          <w:szCs w:val="24"/>
          <w:lang w:val="en-US"/>
        </w:rPr>
      </w:pPr>
    </w:p>
    <w:p w:rsidR="00F31DA3" w:rsidRPr="00404814" w:rsidRDefault="00642E66" w:rsidP="00F31DA3">
      <w:pPr>
        <w:spacing w:line="240" w:lineRule="auto"/>
        <w:ind w:left="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Program kesiswaan pada</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tahu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2020-2021 terlebih menetapkan sasaran, langkah-langkah, agar mewujudkan kegiatan kesiswaan, apa saja pembinaan kesiswaan itu ya… yang terdapat visi dan misi sekolah untuk pengembangan siswa melalui ketrampilan, programn</w:t>
      </w:r>
      <w:r w:rsidR="00F31DA3" w:rsidRPr="00404814">
        <w:rPr>
          <w:rFonts w:asciiTheme="majorBidi" w:hAnsiTheme="majorBidi" w:cstheme="majorBidi"/>
          <w:sz w:val="24"/>
          <w:szCs w:val="24"/>
          <w:lang w:val="en-US"/>
        </w:rPr>
        <w:t>ya bisa wajib dan juga pilihan. (Wawancara, Februari, 2021)</w:t>
      </w:r>
    </w:p>
    <w:p w:rsidR="00F31DA3" w:rsidRPr="00404814" w:rsidRDefault="00F31DA3" w:rsidP="00F31DA3">
      <w:pPr>
        <w:spacing w:line="240" w:lineRule="auto"/>
        <w:ind w:firstLine="567"/>
        <w:contextualSpacing/>
        <w:jc w:val="both"/>
        <w:rPr>
          <w:rFonts w:asciiTheme="majorBidi" w:hAnsiTheme="majorBidi" w:cstheme="majorBidi"/>
          <w:sz w:val="24"/>
          <w:szCs w:val="24"/>
          <w:lang w:val="en-US"/>
        </w:rPr>
      </w:pPr>
    </w:p>
    <w:p w:rsidR="00F31DA3" w:rsidRPr="00404814" w:rsidRDefault="00642E66" w:rsidP="00F31DA3">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Ruang Lingkup pembinaan kesiswaan SMAN 8 Rejang Lebong menggunakan pedom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 xml:space="preserve">Permendiknas Nomor 39 Tahun 2008, perencanaan kegiatan juga merinci anggaran atau dana yang digunakan setiap kegiatan kesiswaan sumber dana yang digunakan sebagian dari siswa dan sebagian anggaran dana BOS. </w:t>
      </w:r>
      <w:r w:rsidR="00F31DA3" w:rsidRPr="00404814">
        <w:rPr>
          <w:rFonts w:asciiTheme="majorBidi" w:hAnsiTheme="majorBidi" w:cstheme="majorBidi"/>
          <w:sz w:val="24"/>
          <w:szCs w:val="24"/>
          <w:lang w:val="en-US"/>
        </w:rPr>
        <w:t>Hal ini seperti cuplikan transkrip wawancara berikut:</w:t>
      </w:r>
    </w:p>
    <w:p w:rsidR="00F31DA3" w:rsidRPr="00404814" w:rsidRDefault="00F31DA3" w:rsidP="00F31DA3">
      <w:pPr>
        <w:spacing w:line="240" w:lineRule="auto"/>
        <w:ind w:firstLine="567"/>
        <w:contextualSpacing/>
        <w:jc w:val="both"/>
        <w:rPr>
          <w:rFonts w:asciiTheme="majorBidi" w:hAnsiTheme="majorBidi" w:cstheme="majorBidi"/>
          <w:sz w:val="24"/>
          <w:szCs w:val="24"/>
          <w:lang w:val="en-US"/>
        </w:rPr>
      </w:pPr>
    </w:p>
    <w:p w:rsidR="00F31DA3" w:rsidRPr="00404814" w:rsidRDefault="00642E66" w:rsidP="00F31DA3">
      <w:pPr>
        <w:spacing w:line="240" w:lineRule="auto"/>
        <w:ind w:left="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Sumber dana kegiatan kesiswaan sebagian dari siswa dan sebagian lagi dari anggaran bos, kadang sudah direncanakan dalam kegiatan kesiswaan masih aja ada yang kurang atau dengan</w:t>
      </w:r>
      <w:r w:rsidR="00F31DA3" w:rsidRPr="00404814">
        <w:rPr>
          <w:rFonts w:asciiTheme="majorBidi" w:hAnsiTheme="majorBidi" w:cstheme="majorBidi"/>
          <w:sz w:val="24"/>
          <w:szCs w:val="24"/>
          <w:lang w:val="en-US"/>
        </w:rPr>
        <w:t xml:space="preserve"> kata lain diluar dari rencana. (Wawancara, Februari, 2021)</w:t>
      </w:r>
    </w:p>
    <w:p w:rsidR="00F31DA3" w:rsidRPr="00404814" w:rsidRDefault="00F31DA3" w:rsidP="00F31DA3">
      <w:pPr>
        <w:spacing w:line="240" w:lineRule="auto"/>
        <w:ind w:firstLine="567"/>
        <w:contextualSpacing/>
        <w:jc w:val="both"/>
        <w:rPr>
          <w:rFonts w:asciiTheme="majorBidi" w:hAnsiTheme="majorBidi" w:cstheme="majorBidi"/>
          <w:sz w:val="24"/>
          <w:szCs w:val="24"/>
          <w:lang w:val="en-US"/>
        </w:rPr>
      </w:pPr>
    </w:p>
    <w:p w:rsidR="00F31DA3" w:rsidRPr="00404814" w:rsidRDefault="00642E66" w:rsidP="00F31DA3">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Berdasarkan wawancara di atas faktor penghambat dalam manajemen kesiswaan yang dihadapi oleh</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SMAN 8</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Rejang Lebong yaitu</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 xml:space="preserve">dana yang sudah direncanakan </w:t>
      </w:r>
      <w:r w:rsidR="00F31DA3" w:rsidRPr="00404814">
        <w:rPr>
          <w:rFonts w:asciiTheme="majorBidi" w:hAnsiTheme="majorBidi" w:cstheme="majorBidi"/>
          <w:sz w:val="24"/>
          <w:szCs w:val="24"/>
          <w:lang w:val="en-US"/>
        </w:rPr>
        <w:t>oleh pihak</w:t>
      </w:r>
      <w:r w:rsidR="0002041D" w:rsidRPr="00404814">
        <w:rPr>
          <w:rFonts w:asciiTheme="majorBidi" w:hAnsiTheme="majorBidi" w:cstheme="majorBidi"/>
          <w:sz w:val="24"/>
          <w:szCs w:val="24"/>
          <w:lang w:val="en-US"/>
        </w:rPr>
        <w:t xml:space="preserve"> </w:t>
      </w:r>
      <w:r w:rsidR="00F31DA3" w:rsidRPr="00404814">
        <w:rPr>
          <w:rFonts w:asciiTheme="majorBidi" w:hAnsiTheme="majorBidi" w:cstheme="majorBidi"/>
          <w:sz w:val="24"/>
          <w:szCs w:val="24"/>
          <w:lang w:val="en-US"/>
        </w:rPr>
        <w:t>sekolah tetap tidak sesuai dengan</w:t>
      </w:r>
      <w:r w:rsidRPr="00404814">
        <w:rPr>
          <w:rFonts w:asciiTheme="majorBidi" w:hAnsiTheme="majorBidi" w:cstheme="majorBidi"/>
          <w:sz w:val="24"/>
          <w:szCs w:val="24"/>
          <w:lang w:val="en-US"/>
        </w:rPr>
        <w:t xml:space="preserve"> apa yang dih</w:t>
      </w:r>
      <w:r w:rsidR="00F31DA3" w:rsidRPr="00404814">
        <w:rPr>
          <w:rFonts w:asciiTheme="majorBidi" w:hAnsiTheme="majorBidi" w:cstheme="majorBidi"/>
          <w:sz w:val="24"/>
          <w:szCs w:val="24"/>
          <w:lang w:val="en-US"/>
        </w:rPr>
        <w:t>arapkan sebab masih mengalami berbagai</w:t>
      </w:r>
      <w:r w:rsidRPr="00404814">
        <w:rPr>
          <w:rFonts w:asciiTheme="majorBidi" w:hAnsiTheme="majorBidi" w:cstheme="majorBidi"/>
          <w:sz w:val="24"/>
          <w:szCs w:val="24"/>
          <w:lang w:val="en-US"/>
        </w:rPr>
        <w:t xml:space="preserve"> kekurangan dalam melengkapi proses kegiatan belajar mengajar peserta didik, walaupun anggaran sudah direncanakan selalu di luar rencana, kegiatan kesiswaan banyak sekali yang membutuhkan dana </w:t>
      </w:r>
      <w:r w:rsidR="00F31DA3" w:rsidRPr="00404814">
        <w:rPr>
          <w:rFonts w:asciiTheme="majorBidi" w:hAnsiTheme="majorBidi" w:cstheme="majorBidi"/>
          <w:sz w:val="24"/>
          <w:szCs w:val="24"/>
          <w:lang w:val="en-US"/>
        </w:rPr>
        <w:t>yang ter</w:t>
      </w:r>
      <w:r w:rsidRPr="00404814">
        <w:rPr>
          <w:rFonts w:asciiTheme="majorBidi" w:hAnsiTheme="majorBidi" w:cstheme="majorBidi"/>
          <w:sz w:val="24"/>
          <w:szCs w:val="24"/>
          <w:lang w:val="en-US"/>
        </w:rPr>
        <w:t>kadang tidak sedikit.</w:t>
      </w:r>
      <w:r w:rsidR="00F31DA3"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 xml:space="preserve">Kegiatan kesiswaan bisa saja melalui perlombaan baik di sekolah atau luar sekolah, dalam setiap kegiatan tidak terlepas dari dana karena dana adalah kunci suksesnya aktivitas kesiswaan itu dilakukan. Tanpa adanya dana kegiatan tidak bisa dilakukan begitu juga sebaliknya ada dana </w:t>
      </w:r>
      <w:r w:rsidR="00F31DA3" w:rsidRPr="00404814">
        <w:rPr>
          <w:rFonts w:asciiTheme="majorBidi" w:hAnsiTheme="majorBidi" w:cstheme="majorBidi"/>
          <w:sz w:val="24"/>
          <w:szCs w:val="24"/>
          <w:lang w:val="en-US"/>
        </w:rPr>
        <w:t xml:space="preserve">maka </w:t>
      </w:r>
      <w:r w:rsidRPr="00404814">
        <w:rPr>
          <w:rFonts w:asciiTheme="majorBidi" w:hAnsiTheme="majorBidi" w:cstheme="majorBidi"/>
          <w:sz w:val="24"/>
          <w:szCs w:val="24"/>
          <w:lang w:val="en-US"/>
        </w:rPr>
        <w:t>kegiatan lancar.</w:t>
      </w:r>
      <w:r w:rsidR="00F31DA3"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Pengorganisasaian pembinaan kesiswaan penting untuk dilakukan, penang</w:t>
      </w:r>
      <w:r w:rsidR="00F31DA3" w:rsidRPr="00404814">
        <w:rPr>
          <w:rFonts w:asciiTheme="majorBidi" w:hAnsiTheme="majorBidi" w:cstheme="majorBidi"/>
          <w:sz w:val="24"/>
          <w:szCs w:val="24"/>
          <w:lang w:val="en-US"/>
        </w:rPr>
        <w:t xml:space="preserve">gung jawab kegiatan kesiswaan </w:t>
      </w:r>
      <w:r w:rsidRPr="00404814">
        <w:rPr>
          <w:rFonts w:asciiTheme="majorBidi" w:hAnsiTheme="majorBidi" w:cstheme="majorBidi"/>
          <w:sz w:val="24"/>
          <w:szCs w:val="24"/>
          <w:lang w:val="en-US"/>
        </w:rPr>
        <w:t>SMAN 8 Rejang Lebong adalah kepala sekolah dibantu oleh Wakil Kepala sekolah bagian kesiswaan serta dibantu oleh Pembina OSIS. Seluruh kegiatan pembinaan secara umum kepala sekolah tetap menjadi penanggungjawab, tetapi sekolah memberikan pada bagian wakil kepala sekolah urusan kesiswaan. Berdasarkan wawancara de</w:t>
      </w:r>
      <w:r w:rsidR="00F31DA3" w:rsidRPr="00404814">
        <w:rPr>
          <w:rFonts w:asciiTheme="majorBidi" w:hAnsiTheme="majorBidi" w:cstheme="majorBidi"/>
          <w:sz w:val="24"/>
          <w:szCs w:val="24"/>
          <w:lang w:val="en-US"/>
        </w:rPr>
        <w:t>ngan Bapak Rosdi Kepala Sekolah, beliau mengatakan</w:t>
      </w:r>
      <w:r w:rsidRPr="00404814">
        <w:rPr>
          <w:rFonts w:asciiTheme="majorBidi" w:hAnsiTheme="majorBidi" w:cstheme="majorBidi"/>
          <w:sz w:val="24"/>
          <w:szCs w:val="24"/>
          <w:lang w:val="en-US"/>
        </w:rPr>
        <w:t>:</w:t>
      </w:r>
    </w:p>
    <w:p w:rsidR="00017E73" w:rsidRPr="00404814" w:rsidRDefault="00017E73" w:rsidP="00F31DA3">
      <w:pPr>
        <w:spacing w:line="240" w:lineRule="auto"/>
        <w:ind w:firstLine="567"/>
        <w:contextualSpacing/>
        <w:jc w:val="both"/>
        <w:rPr>
          <w:rFonts w:asciiTheme="majorBidi" w:hAnsiTheme="majorBidi" w:cstheme="majorBidi"/>
          <w:sz w:val="24"/>
          <w:szCs w:val="24"/>
          <w:lang w:val="en-US"/>
        </w:rPr>
      </w:pPr>
    </w:p>
    <w:p w:rsidR="00F31DA3" w:rsidRPr="00404814" w:rsidRDefault="00642E66" w:rsidP="00F31DA3">
      <w:pPr>
        <w:spacing w:line="240" w:lineRule="auto"/>
        <w:ind w:left="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Bahwa jumlah murid kita ini tiap tahun kadang naik, kadang turun, karena transport mau</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masuk ke</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sekolah ini</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susah</w:t>
      </w:r>
      <w:r w:rsidR="0002041D" w:rsidRPr="00404814">
        <w:rPr>
          <w:rFonts w:asciiTheme="majorBidi" w:hAnsiTheme="majorBidi" w:cstheme="majorBidi"/>
          <w:sz w:val="24"/>
          <w:szCs w:val="24"/>
          <w:lang w:val="en-US"/>
        </w:rPr>
        <w:t xml:space="preserve"> </w:t>
      </w:r>
      <w:r w:rsidR="00F31DA3" w:rsidRPr="00404814">
        <w:rPr>
          <w:rFonts w:asciiTheme="majorBidi" w:hAnsiTheme="majorBidi" w:cstheme="majorBidi"/>
          <w:sz w:val="24"/>
          <w:szCs w:val="24"/>
          <w:lang w:val="en-US"/>
        </w:rPr>
        <w:t xml:space="preserve">dan </w:t>
      </w:r>
      <w:r w:rsidRPr="00404814">
        <w:rPr>
          <w:rFonts w:asciiTheme="majorBidi" w:hAnsiTheme="majorBidi" w:cstheme="majorBidi"/>
          <w:sz w:val="24"/>
          <w:szCs w:val="24"/>
          <w:lang w:val="en-US"/>
        </w:rPr>
        <w:t>jarang</w:t>
      </w:r>
      <w:r w:rsidR="00F31DA3" w:rsidRPr="00404814">
        <w:rPr>
          <w:rFonts w:asciiTheme="majorBidi" w:hAnsiTheme="majorBidi" w:cstheme="majorBidi"/>
          <w:sz w:val="24"/>
          <w:szCs w:val="24"/>
          <w:lang w:val="en-US"/>
        </w:rPr>
        <w:t xml:space="preserve"> ada</w:t>
      </w:r>
      <w:r w:rsidRPr="00404814">
        <w:rPr>
          <w:rFonts w:asciiTheme="majorBidi" w:hAnsiTheme="majorBidi" w:cstheme="majorBidi"/>
          <w:sz w:val="24"/>
          <w:szCs w:val="24"/>
          <w:lang w:val="en-US"/>
        </w:rPr>
        <w:t xml:space="preserve"> kendaraan yang lewat, sehingga otomatis</w:t>
      </w:r>
      <w:r w:rsidR="00F31DA3" w:rsidRPr="00404814">
        <w:rPr>
          <w:rFonts w:asciiTheme="majorBidi" w:hAnsiTheme="majorBidi" w:cstheme="majorBidi"/>
          <w:sz w:val="24"/>
          <w:szCs w:val="24"/>
          <w:lang w:val="en-US"/>
        </w:rPr>
        <w:t xml:space="preserve"> anak lebih memilih sekolah dengan moda</w:t>
      </w:r>
      <w:r w:rsidRPr="00404814">
        <w:rPr>
          <w:rFonts w:asciiTheme="majorBidi" w:hAnsiTheme="majorBidi" w:cstheme="majorBidi"/>
          <w:sz w:val="24"/>
          <w:szCs w:val="24"/>
          <w:lang w:val="en-US"/>
        </w:rPr>
        <w:t xml:space="preserve"> transportasi yang lancar, apalagi ada SMAN 2 Rejang Lebong tentu mereka pilih itu karena letaknya strategis,</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ramai</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kendara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ditambah</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lagi</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SMK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7</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Rejang</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Lebong</w:t>
      </w:r>
      <w:r w:rsidR="0002041D" w:rsidRPr="00404814">
        <w:rPr>
          <w:rFonts w:asciiTheme="majorBidi" w:hAnsiTheme="majorBidi" w:cstheme="majorBidi"/>
          <w:sz w:val="24"/>
          <w:szCs w:val="24"/>
          <w:lang w:val="en-US"/>
        </w:rPr>
        <w:t xml:space="preserve"> </w:t>
      </w:r>
      <w:r w:rsidR="00F31DA3" w:rsidRPr="00404814">
        <w:rPr>
          <w:rFonts w:asciiTheme="majorBidi" w:hAnsiTheme="majorBidi" w:cstheme="majorBidi"/>
          <w:sz w:val="24"/>
          <w:szCs w:val="24"/>
          <w:lang w:val="en-US"/>
        </w:rPr>
        <w:t>yang mem</w:t>
      </w:r>
      <w:r w:rsidRPr="00404814">
        <w:rPr>
          <w:rFonts w:asciiTheme="majorBidi" w:hAnsiTheme="majorBidi" w:cstheme="majorBidi"/>
          <w:sz w:val="24"/>
          <w:szCs w:val="24"/>
          <w:lang w:val="en-US"/>
        </w:rPr>
        <w:t>buka banyak jurusan.</w:t>
      </w:r>
      <w:r w:rsidR="00F31DA3" w:rsidRPr="00404814">
        <w:rPr>
          <w:rFonts w:asciiTheme="majorBidi" w:hAnsiTheme="majorBidi" w:cstheme="majorBidi"/>
          <w:sz w:val="24"/>
          <w:szCs w:val="24"/>
          <w:lang w:val="en-US"/>
        </w:rPr>
        <w:t xml:space="preserve"> (Wawancara, Februari, 2021)</w:t>
      </w:r>
    </w:p>
    <w:p w:rsidR="00F31DA3" w:rsidRPr="00404814" w:rsidRDefault="00F31DA3" w:rsidP="00F31DA3">
      <w:pPr>
        <w:spacing w:line="240" w:lineRule="auto"/>
        <w:ind w:firstLine="567"/>
        <w:contextualSpacing/>
        <w:jc w:val="both"/>
        <w:rPr>
          <w:rFonts w:asciiTheme="majorBidi" w:hAnsiTheme="majorBidi" w:cstheme="majorBidi"/>
          <w:sz w:val="24"/>
          <w:szCs w:val="24"/>
          <w:lang w:val="en-US"/>
        </w:rPr>
      </w:pPr>
    </w:p>
    <w:p w:rsidR="00642E66" w:rsidRPr="00404814" w:rsidRDefault="00642E66" w:rsidP="00F31DA3">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 xml:space="preserve">Jadi jelaslah berdasarkan wawancara terdapat kendala lain dalam pengelolaan manajemen kesiswaan di SMAN 8 Rejang Lebong, walaupun telah dilaksanakan dengan baik, dengan mengadakan berbagai program kesiswaan walaupun terdapat berbagai kendala dalam melaksanakannya tetapi tetap saja siswa yang diperoleh dari tahun ketahun kadang naik kadang turun, yang menyebabkan terhambatnya penambahan siswa tetap berkurang </w:t>
      </w:r>
      <w:r w:rsidRPr="00404814">
        <w:rPr>
          <w:rFonts w:asciiTheme="majorBidi" w:hAnsiTheme="majorBidi" w:cstheme="majorBidi"/>
          <w:sz w:val="24"/>
          <w:szCs w:val="24"/>
          <w:lang w:val="en-US"/>
        </w:rPr>
        <w:lastRenderedPageBreak/>
        <w:t>yaitu dilihat dari s</w:t>
      </w:r>
      <w:r w:rsidR="00F31DA3" w:rsidRPr="00404814">
        <w:rPr>
          <w:rFonts w:asciiTheme="majorBidi" w:hAnsiTheme="majorBidi" w:cstheme="majorBidi"/>
          <w:sz w:val="24"/>
          <w:szCs w:val="24"/>
          <w:lang w:val="en-US"/>
        </w:rPr>
        <w:t xml:space="preserve">egi transportasi yang jauh. Selanjutnya, termasuk </w:t>
      </w:r>
      <w:r w:rsidRPr="00404814">
        <w:rPr>
          <w:rFonts w:asciiTheme="majorBidi" w:hAnsiTheme="majorBidi" w:cstheme="majorBidi"/>
          <w:sz w:val="24"/>
          <w:szCs w:val="24"/>
          <w:lang w:val="en-US"/>
        </w:rPr>
        <w:t xml:space="preserve">jarang </w:t>
      </w:r>
      <w:r w:rsidR="00F31DA3" w:rsidRPr="00404814">
        <w:rPr>
          <w:rFonts w:asciiTheme="majorBidi" w:hAnsiTheme="majorBidi" w:cstheme="majorBidi"/>
          <w:sz w:val="24"/>
          <w:szCs w:val="24"/>
          <w:lang w:val="en-US"/>
        </w:rPr>
        <w:t xml:space="preserve">ada </w:t>
      </w:r>
      <w:r w:rsidRPr="00404814">
        <w:rPr>
          <w:rFonts w:asciiTheme="majorBidi" w:hAnsiTheme="majorBidi" w:cstheme="majorBidi"/>
          <w:sz w:val="24"/>
          <w:szCs w:val="24"/>
          <w:lang w:val="en-US"/>
        </w:rPr>
        <w:t>mobil yang melintas sehingga banyak masyarakat enggan menyekolahkan anaknya karena jauh, daya saing yang didapat dengan sekolah lain yaitu dengan SMAN 2 Rejang Lebong sebagaima</w:t>
      </w:r>
      <w:r w:rsidR="00F31DA3" w:rsidRPr="00404814">
        <w:rPr>
          <w:rFonts w:asciiTheme="majorBidi" w:hAnsiTheme="majorBidi" w:cstheme="majorBidi"/>
          <w:sz w:val="24"/>
          <w:szCs w:val="24"/>
          <w:lang w:val="en-US"/>
        </w:rPr>
        <w:t>na diketahui telah ternama</w:t>
      </w:r>
      <w:r w:rsidRPr="00404814">
        <w:rPr>
          <w:rFonts w:asciiTheme="majorBidi" w:hAnsiTheme="majorBidi" w:cstheme="majorBidi"/>
          <w:sz w:val="24"/>
          <w:szCs w:val="24"/>
          <w:lang w:val="en-US"/>
        </w:rPr>
        <w:t xml:space="preserve"> terlebih dahulu sehingga harga nilai jual pandangan masyarak</w:t>
      </w:r>
      <w:r w:rsidR="00F31DA3" w:rsidRPr="00404814">
        <w:rPr>
          <w:rFonts w:asciiTheme="majorBidi" w:hAnsiTheme="majorBidi" w:cstheme="majorBidi"/>
          <w:sz w:val="24"/>
          <w:szCs w:val="24"/>
          <w:lang w:val="en-US"/>
        </w:rPr>
        <w:t xml:space="preserve">at semakin tinggi. Faktor </w:t>
      </w:r>
      <w:r w:rsidRPr="00404814">
        <w:rPr>
          <w:rFonts w:asciiTheme="majorBidi" w:hAnsiTheme="majorBidi" w:cstheme="majorBidi"/>
          <w:sz w:val="24"/>
          <w:szCs w:val="24"/>
          <w:lang w:val="en-US"/>
        </w:rPr>
        <w:t>transportasi memudahkan anak-anak mereka dapat sekolah</w:t>
      </w:r>
      <w:r w:rsidR="0096750C" w:rsidRPr="00404814">
        <w:rPr>
          <w:rFonts w:asciiTheme="majorBidi" w:hAnsiTheme="majorBidi" w:cstheme="majorBidi"/>
          <w:sz w:val="24"/>
          <w:szCs w:val="24"/>
          <w:lang w:val="en-US"/>
        </w:rPr>
        <w:t xml:space="preserve"> di SMAN tersebut. Terkait dengan </w:t>
      </w:r>
      <w:r w:rsidRPr="00404814">
        <w:rPr>
          <w:rFonts w:asciiTheme="majorBidi" w:hAnsiTheme="majorBidi" w:cstheme="majorBidi"/>
          <w:sz w:val="24"/>
          <w:szCs w:val="24"/>
          <w:lang w:val="en-US"/>
        </w:rPr>
        <w:t>sekolah</w:t>
      </w:r>
      <w:r w:rsidR="0096750C" w:rsidRPr="00404814">
        <w:rPr>
          <w:rFonts w:asciiTheme="majorBidi" w:hAnsiTheme="majorBidi" w:cstheme="majorBidi"/>
          <w:sz w:val="24"/>
          <w:szCs w:val="24"/>
          <w:lang w:val="en-US"/>
        </w:rPr>
        <w:t xml:space="preserve"> di SMKN 7 Rejang Lebong, </w:t>
      </w:r>
      <w:r w:rsidRPr="00404814">
        <w:rPr>
          <w:rFonts w:asciiTheme="majorBidi" w:hAnsiTheme="majorBidi" w:cstheme="majorBidi"/>
          <w:sz w:val="24"/>
          <w:szCs w:val="24"/>
          <w:lang w:val="en-US"/>
        </w:rPr>
        <w:t>sekolahnya banyak mempromosikan jurusan a</w:t>
      </w:r>
      <w:r w:rsidR="0096750C" w:rsidRPr="00404814">
        <w:rPr>
          <w:rFonts w:asciiTheme="majorBidi" w:hAnsiTheme="majorBidi" w:cstheme="majorBidi"/>
          <w:sz w:val="24"/>
          <w:szCs w:val="24"/>
          <w:lang w:val="en-US"/>
        </w:rPr>
        <w:t>tau program yang ditawarkan</w:t>
      </w:r>
      <w:r w:rsidRPr="00404814">
        <w:rPr>
          <w:rFonts w:asciiTheme="majorBidi" w:hAnsiTheme="majorBidi" w:cstheme="majorBidi"/>
          <w:sz w:val="24"/>
          <w:szCs w:val="24"/>
          <w:lang w:val="en-US"/>
        </w:rPr>
        <w:t>.</w:t>
      </w:r>
    </w:p>
    <w:p w:rsidR="0096750C" w:rsidRPr="00404814" w:rsidRDefault="0096750C" w:rsidP="00F31DA3">
      <w:pPr>
        <w:spacing w:line="240" w:lineRule="auto"/>
        <w:ind w:firstLine="567"/>
        <w:contextualSpacing/>
        <w:jc w:val="both"/>
        <w:rPr>
          <w:rFonts w:asciiTheme="majorBidi" w:hAnsiTheme="majorBidi" w:cstheme="majorBidi"/>
          <w:sz w:val="24"/>
          <w:szCs w:val="24"/>
          <w:lang w:val="en-US"/>
        </w:rPr>
      </w:pPr>
    </w:p>
    <w:p w:rsidR="00642E66" w:rsidRPr="00404814" w:rsidRDefault="00642E66" w:rsidP="0096750C">
      <w:pPr>
        <w:spacing w:line="240" w:lineRule="auto"/>
        <w:contextualSpacing/>
        <w:jc w:val="both"/>
        <w:rPr>
          <w:rFonts w:asciiTheme="majorBidi" w:hAnsiTheme="majorBidi" w:cstheme="majorBidi"/>
          <w:b/>
          <w:bCs/>
          <w:sz w:val="24"/>
          <w:szCs w:val="24"/>
          <w:lang w:val="en-US"/>
        </w:rPr>
      </w:pPr>
      <w:r w:rsidRPr="00404814">
        <w:rPr>
          <w:rFonts w:asciiTheme="majorBidi" w:hAnsiTheme="majorBidi" w:cstheme="majorBidi"/>
          <w:b/>
          <w:bCs/>
          <w:sz w:val="24"/>
          <w:szCs w:val="24"/>
          <w:lang w:val="en-US"/>
        </w:rPr>
        <w:t xml:space="preserve">Manajemen </w:t>
      </w:r>
      <w:r w:rsidR="00826A49" w:rsidRPr="00404814">
        <w:rPr>
          <w:rFonts w:asciiTheme="majorBidi" w:hAnsiTheme="majorBidi" w:cstheme="majorBidi"/>
          <w:b/>
          <w:bCs/>
          <w:sz w:val="24"/>
          <w:szCs w:val="24"/>
          <w:lang w:val="en-US"/>
        </w:rPr>
        <w:t xml:space="preserve">keuangan telah </w:t>
      </w:r>
      <w:r w:rsidRPr="00404814">
        <w:rPr>
          <w:rFonts w:asciiTheme="majorBidi" w:hAnsiTheme="majorBidi" w:cstheme="majorBidi"/>
          <w:b/>
          <w:bCs/>
          <w:sz w:val="24"/>
          <w:szCs w:val="24"/>
          <w:lang w:val="en-US"/>
        </w:rPr>
        <w:t>dilakukan, namun keuangan minim</w:t>
      </w:r>
    </w:p>
    <w:p w:rsidR="0096750C" w:rsidRPr="00404814" w:rsidRDefault="00642E66" w:rsidP="00C6030F">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Setiap kegiatan perlu adanya pengaturan agar kegiatan yang dilakukan dapat berjalan dengan tertib, lancar, efektif dan efisien. Kegiatan di sekolah membutuhkan pengaturan yang baik, keuangan di sekolah menjadi bagian penting karena setiap kegiatan memerlukan uang. Kuangan perlu diatur, untuk itu manajemen keuangan diperlukan.</w:t>
      </w:r>
      <w:r w:rsidR="0096750C" w:rsidRPr="00404814">
        <w:rPr>
          <w:rFonts w:asciiTheme="majorBidi" w:hAnsiTheme="majorBidi" w:cstheme="majorBidi"/>
          <w:sz w:val="24"/>
          <w:szCs w:val="24"/>
          <w:lang w:val="en-US"/>
        </w:rPr>
        <w:t xml:space="preserve"> </w:t>
      </w:r>
      <w:r w:rsidR="00533525" w:rsidRPr="00404814">
        <w:rPr>
          <w:rFonts w:asciiTheme="majorBidi" w:hAnsiTheme="majorBidi" w:cstheme="majorBidi"/>
          <w:sz w:val="24"/>
          <w:szCs w:val="24"/>
          <w:lang w:val="en-US"/>
        </w:rPr>
        <w:t>Pengelolaan keuangan sekolah merupakan kumpulan kegiatan yang dimulai dengan perencanaan, pembukuan, menabung, pelaporan, dan akuntansi keuangan dan diakhiri dengan akuntansi keuangan</w:t>
      </w:r>
      <w:r w:rsidR="00533525" w:rsidRPr="00404814">
        <w:rPr>
          <w:rFonts w:asciiTheme="majorBidi" w:hAnsiTheme="majorBidi" w:cstheme="majorBidi"/>
          <w:sz w:val="24"/>
          <w:szCs w:val="24"/>
        </w:rPr>
        <w:t xml:space="preserve"> </w:t>
      </w:r>
      <w:r w:rsidR="00826A49" w:rsidRPr="00404814">
        <w:rPr>
          <w:rFonts w:asciiTheme="majorBidi" w:hAnsiTheme="majorBidi" w:cstheme="majorBidi"/>
          <w:sz w:val="24"/>
          <w:szCs w:val="24"/>
          <w:lang w:val="en-US"/>
        </w:rPr>
        <w:fldChar w:fldCharType="begin" w:fldLock="1"/>
      </w:r>
      <w:r w:rsidR="00826A49" w:rsidRPr="00404814">
        <w:rPr>
          <w:rFonts w:asciiTheme="majorBidi" w:hAnsiTheme="majorBidi" w:cstheme="majorBidi"/>
          <w:sz w:val="24"/>
          <w:szCs w:val="24"/>
          <w:lang w:val="en-US"/>
        </w:rPr>
        <w:instrText>ADDIN CSL_CITATION {"citationItems":[{"id":"ITEM-1","itemData":{"ISSN":"2655-3597","abstract":"This research was conducted because of the finding that the school-based management program (SBM) was not effective in schools, so that it had an effect on improving quality. Supposedly, the existence of the SBM program can facilitate the improvement of the quality of education, so that it can make a good contribution for the school. For this reason, a study is needed to see the implementation of SBM in schools. The results of the study indicate that the implementation of school-based management programs in general is already running, even though the implementation of SBM requires funding and infrastructure as an absolute requirement among other requirements. Therefore, it is necessary to have a good socialization given by the school to the community and stakeholders in the implementation of SBM in schools. The results of this study can be used as a policy in making the right decision about the important role of SBM in improving the quality of education in schools. Keywords : Concept, SBM and its Implementation","author":[{"dropping-particle":"","family":"Akbar","given":"Muhammad Ali","non-dropping-particle":"","parse-names":false,"suffix":""}],"container-title":"PAEDAGOG","id":"ITEM-1","issue":"1","issued":{"date-parts":[["2019","11","20"]]},"title":"Konsep Manajemen Berbasis Sekolah dan Implementasinya","type":"article-journal","volume":"2"},"uris":["http://www.mendeley.com/documents/?uuid=00ba2522-7024-35ce-8669-014ab38e2019"]}],"mendeley":{"formattedCitation":"(Akbar, 2019)","plainTextFormattedCitation":"(Akbar, 2019)","previouslyFormattedCitation":"(Akbar, 2019)"},"properties":{"noteIndex":0},"schema":"https://github.com/citation-style-language/schema/raw/master/csl-citation.json"}</w:instrText>
      </w:r>
      <w:r w:rsidR="00826A49" w:rsidRPr="00404814">
        <w:rPr>
          <w:rFonts w:asciiTheme="majorBidi" w:hAnsiTheme="majorBidi" w:cstheme="majorBidi"/>
          <w:sz w:val="24"/>
          <w:szCs w:val="24"/>
          <w:lang w:val="en-US"/>
        </w:rPr>
        <w:fldChar w:fldCharType="separate"/>
      </w:r>
      <w:r w:rsidR="00826A49" w:rsidRPr="00404814">
        <w:rPr>
          <w:rFonts w:asciiTheme="majorBidi" w:hAnsiTheme="majorBidi" w:cstheme="majorBidi"/>
          <w:noProof/>
          <w:sz w:val="24"/>
          <w:szCs w:val="24"/>
          <w:lang w:val="en-US"/>
        </w:rPr>
        <w:t>(Akbar, 2019)</w:t>
      </w:r>
      <w:r w:rsidR="00826A49" w:rsidRPr="00404814">
        <w:rPr>
          <w:rFonts w:asciiTheme="majorBidi" w:hAnsiTheme="majorBidi" w:cstheme="majorBidi"/>
          <w:sz w:val="24"/>
          <w:szCs w:val="24"/>
          <w:lang w:val="en-US"/>
        </w:rPr>
        <w:fldChar w:fldCharType="end"/>
      </w:r>
      <w:r w:rsidR="00826A49" w:rsidRPr="00404814">
        <w:rPr>
          <w:rFonts w:asciiTheme="majorBidi" w:hAnsiTheme="majorBidi" w:cstheme="majorBidi"/>
          <w:sz w:val="24"/>
          <w:szCs w:val="24"/>
          <w:lang w:val="en-US"/>
        </w:rPr>
        <w:t xml:space="preserve">. </w:t>
      </w:r>
      <w:r w:rsidR="00C6030F" w:rsidRPr="00404814">
        <w:rPr>
          <w:rFonts w:asciiTheme="majorBidi" w:hAnsiTheme="majorBidi" w:cstheme="majorBidi"/>
          <w:sz w:val="24"/>
          <w:szCs w:val="24"/>
          <w:lang w:val="en-US"/>
        </w:rPr>
        <w:t>Manajemen keuangan berupaya untuk memastikan bahwa kebutuhan dana sekolah dapat disiapkan, diperoleh, didaftarkan, dan digunakan untuk mendanai implementasi kurikulum sekolah yang efisien secara transparan.</w:t>
      </w:r>
      <w:r w:rsidR="00C6030F" w:rsidRPr="00404814">
        <w:rPr>
          <w:rFonts w:asciiTheme="majorBidi" w:hAnsiTheme="majorBidi" w:cstheme="majorBidi"/>
          <w:sz w:val="24"/>
          <w:szCs w:val="24"/>
        </w:rPr>
        <w:t xml:space="preserve"> Dengan demikian, tujuan pengelolaan keuangan adalah meningkatkan kualitas dan efektivitas penggunaan dana sekolah, meningkatkan akuntabilitas dan transparansi, serta mengurangi penyalahgunaan dana sekolah </w:t>
      </w:r>
      <w:r w:rsidR="00826A49" w:rsidRPr="00404814">
        <w:rPr>
          <w:rFonts w:asciiTheme="majorBidi" w:hAnsiTheme="majorBidi" w:cstheme="majorBidi"/>
          <w:sz w:val="24"/>
          <w:szCs w:val="24"/>
          <w:lang w:val="en-US"/>
        </w:rPr>
        <w:fldChar w:fldCharType="begin" w:fldLock="1"/>
      </w:r>
      <w:r w:rsidR="00826A49" w:rsidRPr="00404814">
        <w:rPr>
          <w:rFonts w:asciiTheme="majorBidi" w:hAnsiTheme="majorBidi" w:cstheme="majorBidi"/>
          <w:sz w:val="24"/>
          <w:szCs w:val="24"/>
        </w:rPr>
        <w:instrText>ADDIN CSL_CITATION {"citationItems":[{"id":"ITEM-1","itemData":{"DOI":"10.24246/j.jk.2018.v5.i1.p86-95","ISSN":"2443-0544","abstract":"This research aimed at exploring the management of administration in MTs Negeri Padang Panjang in upgrading the Madrasah quality. This research was qualitative. Data collection used documentation study and in-depth intervie. The results obtained indicate that the management of administration in MTs Negeri Padang Panjang was run well in upgrading the quality of Madrasah. The quality of management administration was seen from the administration of students’ recruitment, curriculum, educators and staff, and counseling. This research implicates to supervisors and Madrasah in West Sumatera to learn the management of administration in MTs Negeri Padang Panjang in upgrading the Madrasah quality.","author":[{"dropping-particle":"","family":"Kristiawan","given":"Muhammad","non-dropping-particle":"","parse-names":false,"suffix":""},{"dropping-particle":"","family":"Asvio","given":"Nova","non-dropping-particle":"","parse-names":false,"suffix":""}],"container-title":"Kelola: Jurnal Manajemen Pendidikan","id":"ITEM-1","issue":"1","issued":{"date-parts":[["2018","6","29"]]},"page":"86-95","publisher":"Universitas Kristen Satya Wacana","title":"Pengelolaan Administras</w:instrText>
      </w:r>
      <w:r w:rsidR="00826A49" w:rsidRPr="00404814">
        <w:rPr>
          <w:rFonts w:asciiTheme="majorBidi" w:hAnsiTheme="majorBidi" w:cstheme="majorBidi"/>
          <w:sz w:val="24"/>
          <w:szCs w:val="24"/>
          <w:lang w:val="en-US"/>
        </w:rPr>
        <w:instrText>i Madrasah Tsanawiyah Negeri Dalam Meningkatkan Kualitas Pendidikan Madrasah","type":"article-journal","volume":"5"},"uris":["http://www.mendeley.com/documents/?uuid=9a54c0b0-95c7-3ee1-af1c-f81da1604ff0"]}],"mendeley":{"formattedCitation":"(Kristiawan &amp; Asvio, 2018)","plainTextFormattedCitation":"(Kristiawan &amp; Asvio, 2018)","previouslyFormattedCitation":"(Kristiawan &amp; Asvio, 2018)"},"properties":{"noteIndex":0},"schema":"https://github.com/citation-style-language/schema/raw/master/csl-citation.json"}</w:instrText>
      </w:r>
      <w:r w:rsidR="00826A49" w:rsidRPr="00404814">
        <w:rPr>
          <w:rFonts w:asciiTheme="majorBidi" w:hAnsiTheme="majorBidi" w:cstheme="majorBidi"/>
          <w:sz w:val="24"/>
          <w:szCs w:val="24"/>
          <w:lang w:val="en-US"/>
        </w:rPr>
        <w:fldChar w:fldCharType="separate"/>
      </w:r>
      <w:r w:rsidR="00826A49" w:rsidRPr="00404814">
        <w:rPr>
          <w:rFonts w:asciiTheme="majorBidi" w:hAnsiTheme="majorBidi" w:cstheme="majorBidi"/>
          <w:noProof/>
          <w:sz w:val="24"/>
          <w:szCs w:val="24"/>
          <w:lang w:val="en-US"/>
        </w:rPr>
        <w:t>(Kristiawan &amp; Asvio, 2018)</w:t>
      </w:r>
      <w:r w:rsidR="00826A49" w:rsidRPr="00404814">
        <w:rPr>
          <w:rFonts w:asciiTheme="majorBidi" w:hAnsiTheme="majorBidi" w:cstheme="majorBidi"/>
          <w:sz w:val="24"/>
          <w:szCs w:val="24"/>
          <w:lang w:val="en-US"/>
        </w:rPr>
        <w:fldChar w:fldCharType="end"/>
      </w:r>
      <w:r w:rsidR="00826A49" w:rsidRPr="00404814">
        <w:rPr>
          <w:rFonts w:asciiTheme="majorBidi" w:hAnsiTheme="majorBidi" w:cstheme="majorBidi"/>
          <w:sz w:val="24"/>
          <w:szCs w:val="24"/>
          <w:lang w:val="en-US"/>
        </w:rPr>
        <w:t xml:space="preserve">. </w:t>
      </w:r>
      <w:r w:rsidR="00C6030F" w:rsidRPr="00404814">
        <w:rPr>
          <w:rFonts w:asciiTheme="majorBidi" w:hAnsiTheme="majorBidi" w:cstheme="majorBidi"/>
          <w:sz w:val="24"/>
          <w:szCs w:val="24"/>
        </w:rPr>
        <w:t>Dalam hal ini</w:t>
      </w:r>
      <w:r w:rsidR="00C6030F" w:rsidRPr="00404814">
        <w:rPr>
          <w:rFonts w:asciiTheme="majorBidi" w:hAnsiTheme="majorBidi" w:cstheme="majorBidi"/>
          <w:sz w:val="24"/>
          <w:szCs w:val="24"/>
          <w:lang w:val="en-US"/>
        </w:rPr>
        <w:t xml:space="preserve">, </w:t>
      </w:r>
      <w:r w:rsidR="00C6030F" w:rsidRPr="00404814">
        <w:rPr>
          <w:rFonts w:asciiTheme="majorBidi" w:hAnsiTheme="majorBidi" w:cstheme="majorBidi"/>
          <w:sz w:val="24"/>
          <w:szCs w:val="24"/>
        </w:rPr>
        <w:t>kreativitas</w:t>
      </w:r>
      <w:r w:rsidR="00C6030F" w:rsidRPr="00404814">
        <w:rPr>
          <w:rFonts w:asciiTheme="majorBidi" w:hAnsiTheme="majorBidi" w:cstheme="majorBidi"/>
          <w:sz w:val="24"/>
          <w:szCs w:val="24"/>
          <w:lang w:val="en-US"/>
        </w:rPr>
        <w:t xml:space="preserve"> kepala sekolah diperlukan untuk menemukan sumber dana, bendahara yang bertanggung jawab atas pembukuan dan tanggung jawab keuangan, dan menggunakan dana tersebut sesuai dengan peraturan terkait.</w:t>
      </w:r>
    </w:p>
    <w:p w:rsidR="00017E73" w:rsidRPr="00404814" w:rsidRDefault="00C6030F" w:rsidP="00C6030F">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Salah satu alat yang secara khusus mendukung dan mengelola manajemen pendidikan adalah keuangan dan pembiayaan</w:t>
      </w:r>
      <w:r w:rsidR="00642E66" w:rsidRPr="00404814">
        <w:rPr>
          <w:rFonts w:asciiTheme="majorBidi" w:hAnsiTheme="majorBidi" w:cstheme="majorBidi"/>
          <w:sz w:val="24"/>
          <w:szCs w:val="24"/>
          <w:lang w:val="en-US"/>
        </w:rPr>
        <w:t>.</w:t>
      </w:r>
      <w:r w:rsidRPr="00404814">
        <w:t xml:space="preserve"> </w:t>
      </w:r>
      <w:r w:rsidRPr="00404814">
        <w:rPr>
          <w:rFonts w:asciiTheme="majorBidi" w:hAnsiTheme="majorBidi" w:cstheme="majorBidi"/>
          <w:sz w:val="24"/>
          <w:szCs w:val="24"/>
          <w:lang w:val="en-US"/>
        </w:rPr>
        <w:t>Sumber pendanaan dan pembiayaan SMAN 8 Rejang Lebong dapat dibagi ke dalam</w:t>
      </w:r>
      <w:r w:rsidR="00642E66" w:rsidRPr="00404814">
        <w:rPr>
          <w:rFonts w:asciiTheme="majorBidi" w:hAnsiTheme="majorBidi" w:cstheme="majorBidi"/>
          <w:sz w:val="24"/>
          <w:szCs w:val="24"/>
          <w:lang w:val="en-US"/>
        </w:rPr>
        <w:t>: (1)</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Pemerint</w:t>
      </w:r>
      <w:r w:rsidR="00017E73" w:rsidRPr="00404814">
        <w:rPr>
          <w:rFonts w:asciiTheme="majorBidi" w:hAnsiTheme="majorBidi" w:cstheme="majorBidi"/>
          <w:sz w:val="24"/>
          <w:szCs w:val="24"/>
          <w:lang w:val="en-US"/>
        </w:rPr>
        <w:t xml:space="preserve">ah daerah yaitu BOS </w:t>
      </w:r>
      <w:r w:rsidR="00642E66" w:rsidRPr="00404814">
        <w:rPr>
          <w:rFonts w:asciiTheme="majorBidi" w:hAnsiTheme="majorBidi" w:cstheme="majorBidi"/>
          <w:sz w:val="24"/>
          <w:szCs w:val="24"/>
          <w:lang w:val="en-US"/>
        </w:rPr>
        <w:t>melalui anggaran APBD</w:t>
      </w:r>
      <w:r w:rsidR="00017E73" w:rsidRPr="00404814">
        <w:rPr>
          <w:rFonts w:asciiTheme="majorBidi" w:hAnsiTheme="majorBidi" w:cstheme="majorBidi"/>
          <w:sz w:val="24"/>
          <w:szCs w:val="24"/>
          <w:lang w:val="en-US"/>
        </w:rPr>
        <w:t>,</w:t>
      </w:r>
      <w:r w:rsidR="00642E66" w:rsidRPr="00404814">
        <w:rPr>
          <w:rFonts w:asciiTheme="majorBidi" w:hAnsiTheme="majorBidi" w:cstheme="majorBidi"/>
          <w:sz w:val="24"/>
          <w:szCs w:val="24"/>
          <w:lang w:val="en-US"/>
        </w:rPr>
        <w:t xml:space="preserve"> (2) Orang tua atau peserta didik. Dana ini diperuntukkan bagi pengeluaran biaya rutin dan biaya pembangunan.</w:t>
      </w:r>
      <w:r w:rsidR="00017E73" w:rsidRPr="00404814">
        <w:rPr>
          <w:rFonts w:asciiTheme="majorBidi" w:hAnsiTheme="majorBidi" w:cstheme="majorBidi"/>
          <w:sz w:val="24"/>
          <w:szCs w:val="24"/>
          <w:lang w:val="en-US"/>
        </w:rPr>
        <w:t xml:space="preserve"> Hal-hal </w:t>
      </w:r>
      <w:r w:rsidR="00642E66" w:rsidRPr="00404814">
        <w:rPr>
          <w:rFonts w:asciiTheme="majorBidi" w:hAnsiTheme="majorBidi" w:cstheme="majorBidi"/>
          <w:sz w:val="24"/>
          <w:szCs w:val="24"/>
          <w:lang w:val="en-US"/>
        </w:rPr>
        <w:t>yang menyangkut keuangan secara garis besar di SMAN 8 Rejang</w:t>
      </w:r>
      <w:r w:rsidR="00017E73" w:rsidRPr="00404814">
        <w:rPr>
          <w:rFonts w:asciiTheme="majorBidi" w:hAnsiTheme="majorBidi" w:cstheme="majorBidi"/>
          <w:sz w:val="24"/>
          <w:szCs w:val="24"/>
          <w:lang w:val="en-US"/>
        </w:rPr>
        <w:t xml:space="preserve"> Lebong garis besarnya adalah sebagai berikut</w:t>
      </w:r>
      <w:r w:rsidR="00642E66" w:rsidRPr="00404814">
        <w:rPr>
          <w:rFonts w:asciiTheme="majorBidi" w:hAnsiTheme="majorBidi" w:cstheme="majorBidi"/>
          <w:sz w:val="24"/>
          <w:szCs w:val="24"/>
          <w:lang w:val="en-US"/>
        </w:rPr>
        <w:t>:</w:t>
      </w:r>
    </w:p>
    <w:p w:rsidR="00017E73" w:rsidRPr="00404814" w:rsidRDefault="00017E73" w:rsidP="00017E73">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 xml:space="preserve">Pertama, </w:t>
      </w:r>
      <w:r w:rsidR="00642E66" w:rsidRPr="00404814">
        <w:rPr>
          <w:rFonts w:asciiTheme="majorBidi" w:hAnsiTheme="majorBidi" w:cstheme="majorBidi"/>
          <w:sz w:val="24"/>
          <w:szCs w:val="24"/>
          <w:lang w:val="en-US"/>
        </w:rPr>
        <w:t>Iuran Pembinaan Pendidik</w:t>
      </w:r>
      <w:r w:rsidRPr="00404814">
        <w:rPr>
          <w:rFonts w:asciiTheme="majorBidi" w:hAnsiTheme="majorBidi" w:cstheme="majorBidi"/>
          <w:sz w:val="24"/>
          <w:szCs w:val="24"/>
          <w:lang w:val="en-US"/>
        </w:rPr>
        <w:t xml:space="preserve">an (IPP) dasar hukumnya adalah </w:t>
      </w:r>
      <w:r w:rsidR="00642E66" w:rsidRPr="00404814">
        <w:rPr>
          <w:rFonts w:asciiTheme="majorBidi" w:hAnsiTheme="majorBidi" w:cstheme="majorBidi"/>
          <w:sz w:val="24"/>
          <w:szCs w:val="24"/>
          <w:lang w:val="en-US"/>
        </w:rPr>
        <w:t>Menteri P&amp;K (No.0257/K/1974)- Menteri dalam negeri (No.221 Tahun 1974)- Menteri keuangan (No. Kep. 1606/MK/II/1974</w:t>
      </w:r>
      <w:r w:rsidRPr="00404814">
        <w:rPr>
          <w:rFonts w:asciiTheme="majorBidi" w:hAnsiTheme="majorBidi" w:cstheme="majorBidi"/>
          <w:sz w:val="24"/>
          <w:szCs w:val="24"/>
          <w:lang w:val="en-US"/>
        </w:rPr>
        <w:t>) tertanggal: 20 Nopember 1974</w:t>
      </w:r>
      <w:r w:rsidR="00642E66" w:rsidRPr="00404814">
        <w:rPr>
          <w:rFonts w:asciiTheme="majorBidi" w:hAnsiTheme="majorBidi" w:cstheme="majorBidi"/>
          <w:sz w:val="24"/>
          <w:szCs w:val="24"/>
          <w:lang w:val="en-US"/>
        </w:rPr>
        <w:t>, uang kesejahteraan. Tujuan dari IPP adalah untuk membantu biaya pembinaan pendidikan seperti yang ditunjukan</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pada</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pasal</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12</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dalam</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keputusan</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tersebut</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yaitu</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membantu penyelenggaraan sekolah, kesejahteraan personil, perbaikan sarana dan kegiatan supervisi,</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yang</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termasuk penyelenggaraan sekolah</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seperti</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pengadaan alat</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atau bahan manajemen, pengadaan alat atau bahan pelajaran, penyelenggaraan ulangan, evaluasi belajar, kartu pribadi, rapor dan STTB, Pengadaan perpustakaan sekolah, Prakarya dan pelajaran praktek.</w:t>
      </w:r>
      <w:r w:rsidRPr="00404814">
        <w:rPr>
          <w:rFonts w:asciiTheme="majorBidi" w:hAnsiTheme="majorBidi" w:cstheme="majorBidi"/>
          <w:sz w:val="24"/>
          <w:szCs w:val="24"/>
          <w:lang w:val="en-US"/>
        </w:rPr>
        <w:t xml:space="preserve"> Kedua, keuangan </w:t>
      </w:r>
      <w:r w:rsidR="00642E66" w:rsidRPr="00404814">
        <w:rPr>
          <w:rFonts w:asciiTheme="majorBidi" w:hAnsiTheme="majorBidi" w:cstheme="majorBidi"/>
          <w:sz w:val="24"/>
          <w:szCs w:val="24"/>
          <w:lang w:val="en-US"/>
        </w:rPr>
        <w:t>yang berasal dari negara yaitu meliputi pembayaran gaji pegawai negeri, pertanggungjawabannya dalam bentuk leger gaji (daftar penerimaan gaji).</w:t>
      </w:r>
      <w:r w:rsidRPr="00404814">
        <w:rPr>
          <w:rFonts w:asciiTheme="majorBidi" w:hAnsiTheme="majorBidi" w:cstheme="majorBidi"/>
          <w:sz w:val="24"/>
          <w:szCs w:val="24"/>
          <w:lang w:val="en-US"/>
        </w:rPr>
        <w:t xml:space="preserve"> Ketiga, keuangan </w:t>
      </w:r>
      <w:r w:rsidR="00642E66" w:rsidRPr="00404814">
        <w:rPr>
          <w:rFonts w:asciiTheme="majorBidi" w:hAnsiTheme="majorBidi" w:cstheme="majorBidi"/>
          <w:sz w:val="24"/>
          <w:szCs w:val="24"/>
          <w:lang w:val="en-US"/>
        </w:rPr>
        <w:t>yang berasal dari APBD yaitu dana bos kegiatannya meliputi berbagai kegiatan operasional sekolah seperti pembayaran listrik, pam, pembelian kebutuhan ATK, serta alat-alat penunjang kegiatan sekolah.</w:t>
      </w:r>
      <w:r w:rsidRPr="00404814">
        <w:rPr>
          <w:rFonts w:asciiTheme="majorBidi" w:hAnsiTheme="majorBidi" w:cstheme="majorBidi"/>
          <w:sz w:val="24"/>
          <w:szCs w:val="24"/>
          <w:lang w:val="en-US"/>
        </w:rPr>
        <w:t xml:space="preserve"> Keempat, keuangan </w:t>
      </w:r>
      <w:r w:rsidR="00642E66" w:rsidRPr="00404814">
        <w:rPr>
          <w:rFonts w:asciiTheme="majorBidi" w:hAnsiTheme="majorBidi" w:cstheme="majorBidi"/>
          <w:sz w:val="24"/>
          <w:szCs w:val="24"/>
          <w:lang w:val="en-US"/>
        </w:rPr>
        <w:t>yang berasal dari dana DAK biasanya bantuan tersebut sudah dialokasikan oleh pemerintah setiap sekolah yang mendapat bantuan dan jumlahnya telah ditentukan.</w:t>
      </w:r>
      <w:r w:rsidRPr="00404814">
        <w:rPr>
          <w:rFonts w:asciiTheme="majorBidi" w:hAnsiTheme="majorBidi" w:cstheme="majorBidi"/>
          <w:sz w:val="24"/>
          <w:szCs w:val="24"/>
          <w:lang w:val="en-US"/>
        </w:rPr>
        <w:t xml:space="preserve"> Kelima, keuangan </w:t>
      </w:r>
      <w:r w:rsidR="00642E66" w:rsidRPr="00404814">
        <w:rPr>
          <w:rFonts w:asciiTheme="majorBidi" w:hAnsiTheme="majorBidi" w:cstheme="majorBidi"/>
          <w:sz w:val="24"/>
          <w:szCs w:val="24"/>
          <w:lang w:val="en-US"/>
        </w:rPr>
        <w:t>awal tahun, dana yang diperoleh yaitu melalui sumbanga</w:t>
      </w:r>
      <w:r w:rsidRPr="00404814">
        <w:rPr>
          <w:rFonts w:asciiTheme="majorBidi" w:hAnsiTheme="majorBidi" w:cstheme="majorBidi"/>
          <w:sz w:val="24"/>
          <w:szCs w:val="24"/>
          <w:lang w:val="en-US"/>
        </w:rPr>
        <w:t>n</w:t>
      </w:r>
      <w:r w:rsidR="00642E66" w:rsidRPr="00404814">
        <w:rPr>
          <w:rFonts w:asciiTheme="majorBidi" w:hAnsiTheme="majorBidi" w:cstheme="majorBidi"/>
          <w:sz w:val="24"/>
          <w:szCs w:val="24"/>
          <w:lang w:val="en-US"/>
        </w:rPr>
        <w:t xml:space="preserve"> orang tua yang diambil di awal tahun ajaran atau pertama sekali siswa tersebut, memasuki sekolah SMAN 8 Rejang Lebong, biasanya dana awal tahun digunakan untuk membangun atau pe</w:t>
      </w:r>
      <w:r w:rsidRPr="00404814">
        <w:rPr>
          <w:rFonts w:asciiTheme="majorBidi" w:hAnsiTheme="majorBidi" w:cstheme="majorBidi"/>
          <w:sz w:val="24"/>
          <w:szCs w:val="24"/>
          <w:lang w:val="en-US"/>
        </w:rPr>
        <w:t>mberbaiki sarana prasarana apa</w:t>
      </w:r>
      <w:r w:rsidR="00642E66" w:rsidRPr="00404814">
        <w:rPr>
          <w:rFonts w:asciiTheme="majorBidi" w:hAnsiTheme="majorBidi" w:cstheme="majorBidi"/>
          <w:sz w:val="24"/>
          <w:szCs w:val="24"/>
          <w:lang w:val="en-US"/>
        </w:rPr>
        <w:t>bila dibutuhkan.</w:t>
      </w:r>
      <w:r w:rsidRPr="00404814">
        <w:rPr>
          <w:rFonts w:asciiTheme="majorBidi" w:hAnsiTheme="majorBidi" w:cstheme="majorBidi"/>
          <w:sz w:val="24"/>
          <w:szCs w:val="24"/>
          <w:lang w:val="en-US"/>
        </w:rPr>
        <w:t xml:space="preserve"> </w:t>
      </w:r>
    </w:p>
    <w:p w:rsidR="00017E73" w:rsidRPr="00404814" w:rsidRDefault="00017E73" w:rsidP="00017E73">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 xml:space="preserve">Adapun hambatan </w:t>
      </w:r>
      <w:r w:rsidR="00642E66" w:rsidRPr="00404814">
        <w:rPr>
          <w:rFonts w:asciiTheme="majorBidi" w:hAnsiTheme="majorBidi" w:cstheme="majorBidi"/>
          <w:sz w:val="24"/>
          <w:szCs w:val="24"/>
          <w:lang w:val="en-US"/>
        </w:rPr>
        <w:t xml:space="preserve">yang dihadapi dalam manajemen keuangan </w:t>
      </w:r>
      <w:r w:rsidRPr="00404814">
        <w:rPr>
          <w:rFonts w:asciiTheme="majorBidi" w:hAnsiTheme="majorBidi" w:cstheme="majorBidi"/>
          <w:sz w:val="24"/>
          <w:szCs w:val="24"/>
          <w:lang w:val="en-US"/>
        </w:rPr>
        <w:t xml:space="preserve">yang </w:t>
      </w:r>
      <w:r w:rsidR="00642E66" w:rsidRPr="00404814">
        <w:rPr>
          <w:rFonts w:asciiTheme="majorBidi" w:hAnsiTheme="majorBidi" w:cstheme="majorBidi"/>
          <w:sz w:val="24"/>
          <w:szCs w:val="24"/>
          <w:lang w:val="en-US"/>
        </w:rPr>
        <w:t>dihadapi di SMAN 8</w:t>
      </w:r>
      <w:r w:rsidRPr="00404814">
        <w:rPr>
          <w:rFonts w:asciiTheme="majorBidi" w:hAnsiTheme="majorBidi" w:cstheme="majorBidi"/>
          <w:sz w:val="24"/>
          <w:szCs w:val="24"/>
          <w:lang w:val="en-US"/>
        </w:rPr>
        <w:t xml:space="preserve"> Rejang Lebong yaitu</w:t>
      </w:r>
      <w:r w:rsidR="00642E66" w:rsidRPr="00404814">
        <w:rPr>
          <w:rFonts w:asciiTheme="majorBidi" w:hAnsiTheme="majorBidi" w:cstheme="majorBidi"/>
          <w:sz w:val="24"/>
          <w:szCs w:val="24"/>
          <w:lang w:val="en-US"/>
        </w:rPr>
        <w:t>:</w:t>
      </w:r>
      <w:r w:rsidRPr="00404814">
        <w:rPr>
          <w:rFonts w:asciiTheme="majorBidi" w:hAnsiTheme="majorBidi" w:cstheme="majorBidi"/>
          <w:sz w:val="24"/>
          <w:szCs w:val="24"/>
          <w:lang w:val="en-US"/>
        </w:rPr>
        <w:t xml:space="preserve"> Pertama, keuangan </w:t>
      </w:r>
      <w:r w:rsidR="00642E66" w:rsidRPr="00404814">
        <w:rPr>
          <w:rFonts w:asciiTheme="majorBidi" w:hAnsiTheme="majorBidi" w:cstheme="majorBidi"/>
          <w:sz w:val="24"/>
          <w:szCs w:val="24"/>
          <w:lang w:val="en-US"/>
        </w:rPr>
        <w:t>I</w:t>
      </w:r>
      <w:r w:rsidRPr="00404814">
        <w:rPr>
          <w:rFonts w:asciiTheme="majorBidi" w:hAnsiTheme="majorBidi" w:cstheme="majorBidi"/>
          <w:sz w:val="24"/>
          <w:szCs w:val="24"/>
          <w:lang w:val="en-US"/>
        </w:rPr>
        <w:t>PP yang menjadi penghambat karena</w:t>
      </w:r>
      <w:r w:rsidR="00642E66" w:rsidRPr="00404814">
        <w:rPr>
          <w:rFonts w:asciiTheme="majorBidi" w:hAnsiTheme="majorBidi" w:cstheme="majorBidi"/>
          <w:sz w:val="24"/>
          <w:szCs w:val="24"/>
          <w:lang w:val="en-US"/>
        </w:rPr>
        <w:t xml:space="preserve"> siswa </w:t>
      </w:r>
      <w:r w:rsidR="00642E66" w:rsidRPr="00404814">
        <w:rPr>
          <w:rFonts w:asciiTheme="majorBidi" w:hAnsiTheme="majorBidi" w:cstheme="majorBidi"/>
          <w:sz w:val="24"/>
          <w:szCs w:val="24"/>
          <w:lang w:val="en-US"/>
        </w:rPr>
        <w:lastRenderedPageBreak/>
        <w:t>banyak yang menunggak,</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atau</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sama</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sekali</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tidak</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membayar</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hingga</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tamat</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sekolah,</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yang</w:t>
      </w:r>
      <w:r w:rsidR="00CE5FE2"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diseba</w:t>
      </w:r>
      <w:r w:rsidRPr="00404814">
        <w:rPr>
          <w:rFonts w:asciiTheme="majorBidi" w:hAnsiTheme="majorBidi" w:cstheme="majorBidi"/>
          <w:sz w:val="24"/>
          <w:szCs w:val="24"/>
          <w:lang w:val="en-US"/>
        </w:rPr>
        <w:t>bkan lemahnya kondisi per</w:t>
      </w:r>
      <w:r w:rsidR="00642E66" w:rsidRPr="00404814">
        <w:rPr>
          <w:rFonts w:asciiTheme="majorBidi" w:hAnsiTheme="majorBidi" w:cstheme="majorBidi"/>
          <w:sz w:val="24"/>
          <w:szCs w:val="24"/>
          <w:lang w:val="en-US"/>
        </w:rPr>
        <w:t>ekonomi</w:t>
      </w:r>
      <w:r w:rsidRPr="00404814">
        <w:rPr>
          <w:rFonts w:asciiTheme="majorBidi" w:hAnsiTheme="majorBidi" w:cstheme="majorBidi"/>
          <w:sz w:val="24"/>
          <w:szCs w:val="24"/>
          <w:lang w:val="en-US"/>
        </w:rPr>
        <w:t xml:space="preserve">an </w:t>
      </w:r>
      <w:r w:rsidR="00642E66" w:rsidRPr="00404814">
        <w:rPr>
          <w:rFonts w:asciiTheme="majorBidi" w:hAnsiTheme="majorBidi" w:cstheme="majorBidi"/>
          <w:sz w:val="24"/>
          <w:szCs w:val="24"/>
          <w:lang w:val="en-US"/>
        </w:rPr>
        <w:t>orang tua siswa.</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Sesuai hasil wawancara</w:t>
      </w:r>
      <w:r w:rsidRPr="00404814">
        <w:rPr>
          <w:rFonts w:asciiTheme="majorBidi" w:hAnsiTheme="majorBidi" w:cstheme="majorBidi"/>
          <w:sz w:val="24"/>
          <w:szCs w:val="24"/>
          <w:lang w:val="en-US"/>
        </w:rPr>
        <w:t xml:space="preserve"> dengan Bu Wagiem bendahara IPP, beliau mengatakan</w:t>
      </w:r>
      <w:r w:rsidR="00642E66" w:rsidRPr="00404814">
        <w:rPr>
          <w:rFonts w:asciiTheme="majorBidi" w:hAnsiTheme="majorBidi" w:cstheme="majorBidi"/>
          <w:sz w:val="24"/>
          <w:szCs w:val="24"/>
          <w:lang w:val="en-US"/>
        </w:rPr>
        <w:t>:</w:t>
      </w:r>
    </w:p>
    <w:p w:rsidR="00017E73" w:rsidRPr="00404814" w:rsidRDefault="00017E73" w:rsidP="00017E73">
      <w:pPr>
        <w:spacing w:line="240" w:lineRule="auto"/>
        <w:ind w:firstLine="567"/>
        <w:contextualSpacing/>
        <w:jc w:val="both"/>
        <w:rPr>
          <w:rFonts w:asciiTheme="majorBidi" w:hAnsiTheme="majorBidi" w:cstheme="majorBidi"/>
          <w:sz w:val="24"/>
          <w:szCs w:val="24"/>
          <w:lang w:val="en-US"/>
        </w:rPr>
      </w:pPr>
    </w:p>
    <w:p w:rsidR="00017E73" w:rsidRPr="00404814" w:rsidRDefault="00017E73" w:rsidP="00017E73">
      <w:pPr>
        <w:spacing w:line="240" w:lineRule="auto"/>
        <w:ind w:left="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Anak</w:t>
      </w:r>
      <w:r w:rsidR="00642E66" w:rsidRPr="00404814">
        <w:rPr>
          <w:rFonts w:asciiTheme="majorBidi" w:hAnsiTheme="majorBidi" w:cstheme="majorBidi"/>
          <w:sz w:val="24"/>
          <w:szCs w:val="24"/>
          <w:lang w:val="en-US"/>
        </w:rPr>
        <w:t xml:space="preserve">-anak ini banyak belum bayar bahkan sudah tamat </w:t>
      </w:r>
      <w:r w:rsidRPr="00404814">
        <w:rPr>
          <w:rFonts w:asciiTheme="majorBidi" w:hAnsiTheme="majorBidi" w:cstheme="majorBidi"/>
          <w:sz w:val="24"/>
          <w:szCs w:val="24"/>
          <w:lang w:val="en-US"/>
        </w:rPr>
        <w:t>s</w:t>
      </w:r>
      <w:r w:rsidR="00642E66" w:rsidRPr="00404814">
        <w:rPr>
          <w:rFonts w:asciiTheme="majorBidi" w:hAnsiTheme="majorBidi" w:cstheme="majorBidi"/>
          <w:sz w:val="24"/>
          <w:szCs w:val="24"/>
          <w:lang w:val="en-US"/>
        </w:rPr>
        <w:t xml:space="preserve">aja belum juga dibayar, susah nagihnya kebanyakan mereka bayar nunggu panen, kadang ada juga </w:t>
      </w:r>
      <w:r w:rsidRPr="00404814">
        <w:rPr>
          <w:rFonts w:asciiTheme="majorBidi" w:hAnsiTheme="majorBidi" w:cstheme="majorBidi"/>
          <w:sz w:val="24"/>
          <w:szCs w:val="24"/>
          <w:lang w:val="en-US"/>
        </w:rPr>
        <w:t xml:space="preserve">uang yang </w:t>
      </w:r>
      <w:r w:rsidR="00642E66" w:rsidRPr="00404814">
        <w:rPr>
          <w:rFonts w:asciiTheme="majorBidi" w:hAnsiTheme="majorBidi" w:cstheme="majorBidi"/>
          <w:sz w:val="24"/>
          <w:szCs w:val="24"/>
          <w:lang w:val="en-US"/>
        </w:rPr>
        <w:t>dibelanja</w:t>
      </w:r>
      <w:r w:rsidRPr="00404814">
        <w:rPr>
          <w:rFonts w:asciiTheme="majorBidi" w:hAnsiTheme="majorBidi" w:cstheme="majorBidi"/>
          <w:sz w:val="24"/>
          <w:szCs w:val="24"/>
          <w:lang w:val="en-US"/>
        </w:rPr>
        <w:t>kan si anak</w:t>
      </w:r>
      <w:r w:rsidR="00642E66" w:rsidRPr="00404814">
        <w:rPr>
          <w:rFonts w:asciiTheme="majorBidi" w:hAnsiTheme="majorBidi" w:cstheme="majorBidi"/>
          <w:sz w:val="24"/>
          <w:szCs w:val="24"/>
          <w:lang w:val="en-US"/>
        </w:rPr>
        <w:t>, entah yang lain juga tidak tau apa penyebab lainnya.</w:t>
      </w:r>
      <w:r w:rsidRPr="00404814">
        <w:rPr>
          <w:rFonts w:asciiTheme="majorBidi" w:hAnsiTheme="majorBidi" w:cstheme="majorBidi"/>
          <w:sz w:val="24"/>
          <w:szCs w:val="24"/>
          <w:lang w:val="en-US"/>
        </w:rPr>
        <w:t xml:space="preserve"> (Wawancara, Februari, 2021)</w:t>
      </w:r>
    </w:p>
    <w:p w:rsidR="00017E73" w:rsidRPr="00404814" w:rsidRDefault="00017E73" w:rsidP="00017E73">
      <w:pPr>
        <w:spacing w:line="240" w:lineRule="auto"/>
        <w:ind w:firstLine="567"/>
        <w:contextualSpacing/>
        <w:jc w:val="both"/>
        <w:rPr>
          <w:rFonts w:asciiTheme="majorBidi" w:hAnsiTheme="majorBidi" w:cstheme="majorBidi"/>
          <w:sz w:val="24"/>
          <w:szCs w:val="24"/>
          <w:lang w:val="en-US"/>
        </w:rPr>
      </w:pPr>
    </w:p>
    <w:p w:rsidR="00017E73" w:rsidRPr="00404814" w:rsidRDefault="00017E73" w:rsidP="00017E73">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 xml:space="preserve">Kedua, keuangan </w:t>
      </w:r>
      <w:r w:rsidR="00642E66" w:rsidRPr="00404814">
        <w:rPr>
          <w:rFonts w:asciiTheme="majorBidi" w:hAnsiTheme="majorBidi" w:cstheme="majorBidi"/>
          <w:sz w:val="24"/>
          <w:szCs w:val="24"/>
          <w:lang w:val="en-US"/>
        </w:rPr>
        <w:t xml:space="preserve">dari negara yaitu kadang keterlambatan penyaluran keuangan ke bendahara sekolah, mengenai gaji ASN, berdasarkan wawancara dengan Misyani Bendahara gaji tentang kendala dalam penggajian dia mengatakan </w:t>
      </w:r>
      <w:r w:rsidRPr="00404814">
        <w:rPr>
          <w:rFonts w:asciiTheme="majorBidi" w:hAnsiTheme="majorBidi" w:cstheme="majorBidi"/>
          <w:sz w:val="24"/>
          <w:szCs w:val="24"/>
          <w:lang w:val="en-US"/>
        </w:rPr>
        <w:t>sebagai berikut</w:t>
      </w:r>
      <w:r w:rsidR="00642E66" w:rsidRPr="00404814">
        <w:rPr>
          <w:rFonts w:asciiTheme="majorBidi" w:hAnsiTheme="majorBidi" w:cstheme="majorBidi"/>
          <w:sz w:val="24"/>
          <w:szCs w:val="24"/>
          <w:lang w:val="en-US"/>
        </w:rPr>
        <w:t>:</w:t>
      </w:r>
    </w:p>
    <w:p w:rsidR="00017E73" w:rsidRPr="00404814" w:rsidRDefault="00017E73" w:rsidP="00017E73">
      <w:pPr>
        <w:spacing w:line="240" w:lineRule="auto"/>
        <w:ind w:firstLine="567"/>
        <w:contextualSpacing/>
        <w:jc w:val="both"/>
        <w:rPr>
          <w:rFonts w:asciiTheme="majorBidi" w:hAnsiTheme="majorBidi" w:cstheme="majorBidi"/>
          <w:sz w:val="24"/>
          <w:szCs w:val="24"/>
          <w:lang w:val="en-US"/>
        </w:rPr>
      </w:pPr>
    </w:p>
    <w:p w:rsidR="00056A8A" w:rsidRPr="00404814" w:rsidRDefault="00642E66" w:rsidP="00056A8A">
      <w:pPr>
        <w:spacing w:line="240" w:lineRule="auto"/>
        <w:ind w:left="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Gaji kadang terlambat masuk ke rekening masing-masing karena nunggu dari propinsi menyalurkan gaji ke rekening bendahara, a</w:t>
      </w:r>
      <w:r w:rsidR="00056A8A" w:rsidRPr="00404814">
        <w:rPr>
          <w:rFonts w:asciiTheme="majorBidi" w:hAnsiTheme="majorBidi" w:cstheme="majorBidi"/>
          <w:sz w:val="24"/>
          <w:szCs w:val="24"/>
          <w:lang w:val="en-US"/>
        </w:rPr>
        <w:t xml:space="preserve">tau juga nunggu perintah bayar. Kalau </w:t>
      </w:r>
      <w:r w:rsidRPr="00404814">
        <w:rPr>
          <w:rFonts w:asciiTheme="majorBidi" w:hAnsiTheme="majorBidi" w:cstheme="majorBidi"/>
          <w:sz w:val="24"/>
          <w:szCs w:val="24"/>
          <w:lang w:val="en-US"/>
        </w:rPr>
        <w:t>sudah masuk ke rekening saya yaitu gaji langsung saya salurkan.</w:t>
      </w:r>
      <w:r w:rsidR="00056A8A" w:rsidRPr="00404814">
        <w:rPr>
          <w:rFonts w:asciiTheme="majorBidi" w:hAnsiTheme="majorBidi" w:cstheme="majorBidi"/>
          <w:sz w:val="24"/>
          <w:szCs w:val="24"/>
          <w:lang w:val="en-US"/>
        </w:rPr>
        <w:t xml:space="preserve"> (Wawancara, Februari, 2021)</w:t>
      </w:r>
    </w:p>
    <w:p w:rsidR="00056A8A" w:rsidRPr="00404814" w:rsidRDefault="00056A8A" w:rsidP="00056A8A">
      <w:pPr>
        <w:spacing w:line="240" w:lineRule="auto"/>
        <w:ind w:firstLine="567"/>
        <w:contextualSpacing/>
        <w:jc w:val="both"/>
        <w:rPr>
          <w:rFonts w:asciiTheme="majorBidi" w:hAnsiTheme="majorBidi" w:cstheme="majorBidi"/>
          <w:sz w:val="24"/>
          <w:szCs w:val="24"/>
          <w:lang w:val="en-US"/>
        </w:rPr>
      </w:pPr>
    </w:p>
    <w:p w:rsidR="007459FE" w:rsidRPr="00404814" w:rsidRDefault="00056A8A" w:rsidP="007459FE">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 xml:space="preserve">Ketiga, terkait dengan keuangan BOS, </w:t>
      </w:r>
      <w:r w:rsidR="00642E66" w:rsidRPr="00404814">
        <w:rPr>
          <w:rFonts w:asciiTheme="majorBidi" w:hAnsiTheme="majorBidi" w:cstheme="majorBidi"/>
          <w:sz w:val="24"/>
          <w:szCs w:val="24"/>
          <w:lang w:val="en-US"/>
        </w:rPr>
        <w:t>kendala yang dihadapi dalam pelaporan mengelolahnya kadang sering berubah-rubah juknis dari yang telah ditetapkan sehingga bendahara merasa kadang belum paham dengan juknis-juknis yang baru sehingga perlu proses baru dalam memahami</w:t>
      </w:r>
      <w:r w:rsidR="007459FE" w:rsidRPr="00404814">
        <w:rPr>
          <w:rFonts w:asciiTheme="majorBidi" w:hAnsiTheme="majorBidi" w:cstheme="majorBidi"/>
          <w:sz w:val="24"/>
          <w:szCs w:val="24"/>
          <w:lang w:val="en-US"/>
        </w:rPr>
        <w:t>nya</w:t>
      </w:r>
      <w:r w:rsidR="00642E66" w:rsidRPr="00404814">
        <w:rPr>
          <w:rFonts w:asciiTheme="majorBidi" w:hAnsiTheme="majorBidi" w:cstheme="majorBidi"/>
          <w:sz w:val="24"/>
          <w:szCs w:val="24"/>
          <w:lang w:val="en-US"/>
        </w:rPr>
        <w:t>. Terlihat dari hasil wawancara dengan bu Muslihah sebagai bendahara BOS</w:t>
      </w:r>
      <w:r w:rsidR="007459FE" w:rsidRPr="00404814">
        <w:rPr>
          <w:rFonts w:asciiTheme="majorBidi" w:hAnsiTheme="majorBidi" w:cstheme="majorBidi"/>
          <w:sz w:val="24"/>
          <w:szCs w:val="24"/>
          <w:lang w:val="en-US"/>
        </w:rPr>
        <w:t>, beliau mengatakan sebagai berikut:</w:t>
      </w:r>
    </w:p>
    <w:p w:rsidR="007459FE" w:rsidRPr="00404814" w:rsidRDefault="007459FE" w:rsidP="007459FE">
      <w:pPr>
        <w:spacing w:line="240" w:lineRule="auto"/>
        <w:ind w:firstLine="567"/>
        <w:contextualSpacing/>
        <w:jc w:val="both"/>
        <w:rPr>
          <w:rFonts w:asciiTheme="majorBidi" w:hAnsiTheme="majorBidi" w:cstheme="majorBidi"/>
          <w:sz w:val="24"/>
          <w:szCs w:val="24"/>
          <w:lang w:val="en-US"/>
        </w:rPr>
      </w:pPr>
    </w:p>
    <w:p w:rsidR="007459FE" w:rsidRPr="00404814" w:rsidRDefault="007459FE" w:rsidP="007459FE">
      <w:pPr>
        <w:spacing w:line="240" w:lineRule="auto"/>
        <w:ind w:left="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 xml:space="preserve">Lihatlah </w:t>
      </w:r>
      <w:r w:rsidR="00642E66" w:rsidRPr="00404814">
        <w:rPr>
          <w:rFonts w:asciiTheme="majorBidi" w:hAnsiTheme="majorBidi" w:cstheme="majorBidi"/>
          <w:sz w:val="24"/>
          <w:szCs w:val="24"/>
          <w:lang w:val="en-US"/>
        </w:rPr>
        <w:t>laporan yang sudah saya buat, tidak taunya berubah, jadi gmana lagi kita terpaksa mengikuti perubahan yang ada daripada nanti di salahkan.</w:t>
      </w:r>
      <w:r w:rsidRPr="00404814">
        <w:rPr>
          <w:rFonts w:asciiTheme="majorBidi" w:hAnsiTheme="majorBidi" w:cstheme="majorBidi"/>
          <w:sz w:val="24"/>
          <w:szCs w:val="24"/>
          <w:lang w:val="en-US"/>
        </w:rPr>
        <w:t xml:space="preserve"> (Wawancara, Februari, 2021)</w:t>
      </w:r>
    </w:p>
    <w:p w:rsidR="007459FE" w:rsidRPr="00404814" w:rsidRDefault="007459FE" w:rsidP="007459FE">
      <w:pPr>
        <w:spacing w:line="240" w:lineRule="auto"/>
        <w:ind w:firstLine="567"/>
        <w:contextualSpacing/>
        <w:jc w:val="both"/>
        <w:rPr>
          <w:rFonts w:asciiTheme="majorBidi" w:hAnsiTheme="majorBidi" w:cstheme="majorBidi"/>
          <w:sz w:val="24"/>
          <w:szCs w:val="24"/>
          <w:lang w:val="en-US"/>
        </w:rPr>
      </w:pPr>
    </w:p>
    <w:p w:rsidR="007459FE" w:rsidRPr="00404814" w:rsidRDefault="007459FE" w:rsidP="007459FE">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 xml:space="preserve">Keempat, keuangan </w:t>
      </w:r>
      <w:r w:rsidR="00642E66" w:rsidRPr="00404814">
        <w:rPr>
          <w:rFonts w:asciiTheme="majorBidi" w:hAnsiTheme="majorBidi" w:cstheme="majorBidi"/>
          <w:sz w:val="24"/>
          <w:szCs w:val="24"/>
          <w:lang w:val="en-US"/>
        </w:rPr>
        <w:t>yang be</w:t>
      </w:r>
      <w:r w:rsidRPr="00404814">
        <w:rPr>
          <w:rFonts w:asciiTheme="majorBidi" w:hAnsiTheme="majorBidi" w:cstheme="majorBidi"/>
          <w:sz w:val="24"/>
          <w:szCs w:val="24"/>
          <w:lang w:val="en-US"/>
        </w:rPr>
        <w:t xml:space="preserve">rasal dari DAK, penghambat yang </w:t>
      </w:r>
      <w:r w:rsidR="00642E66" w:rsidRPr="00404814">
        <w:rPr>
          <w:rFonts w:asciiTheme="majorBidi" w:hAnsiTheme="majorBidi" w:cstheme="majorBidi"/>
          <w:sz w:val="24"/>
          <w:szCs w:val="24"/>
          <w:lang w:val="en-US"/>
        </w:rPr>
        <w:t xml:space="preserve">biasa dihadapi </w:t>
      </w:r>
      <w:r w:rsidRPr="00404814">
        <w:rPr>
          <w:rFonts w:asciiTheme="majorBidi" w:hAnsiTheme="majorBidi" w:cstheme="majorBidi"/>
          <w:sz w:val="24"/>
          <w:szCs w:val="24"/>
          <w:lang w:val="en-US"/>
        </w:rPr>
        <w:t xml:space="preserve">adalah </w:t>
      </w:r>
      <w:r w:rsidR="00642E66" w:rsidRPr="00404814">
        <w:rPr>
          <w:rFonts w:asciiTheme="majorBidi" w:hAnsiTheme="majorBidi" w:cstheme="majorBidi"/>
          <w:sz w:val="24"/>
          <w:szCs w:val="24"/>
          <w:lang w:val="en-US"/>
        </w:rPr>
        <w:t>dana yang dialokasikan sudah ditetapkan sementara barang yang akan dibeli berbeda dengan anggaran yang telah ditetapkan. Berdasarkan hasil wawancara dengan b</w:t>
      </w:r>
      <w:r w:rsidRPr="00404814">
        <w:rPr>
          <w:rFonts w:asciiTheme="majorBidi" w:hAnsiTheme="majorBidi" w:cstheme="majorBidi"/>
          <w:sz w:val="24"/>
          <w:szCs w:val="24"/>
          <w:lang w:val="en-US"/>
        </w:rPr>
        <w:t xml:space="preserve">endahara DAK, bapak Seno Widodo, beliau mengatakan: </w:t>
      </w:r>
    </w:p>
    <w:p w:rsidR="007459FE" w:rsidRPr="00404814" w:rsidRDefault="007459FE" w:rsidP="007459FE">
      <w:pPr>
        <w:spacing w:line="240" w:lineRule="auto"/>
        <w:ind w:firstLine="567"/>
        <w:contextualSpacing/>
        <w:jc w:val="both"/>
        <w:rPr>
          <w:rFonts w:asciiTheme="majorBidi" w:hAnsiTheme="majorBidi" w:cstheme="majorBidi"/>
          <w:sz w:val="24"/>
          <w:szCs w:val="24"/>
          <w:lang w:val="en-US"/>
        </w:rPr>
      </w:pPr>
    </w:p>
    <w:p w:rsidR="007459FE" w:rsidRPr="00404814" w:rsidRDefault="00642E66" w:rsidP="007459FE">
      <w:pPr>
        <w:spacing w:line="240" w:lineRule="auto"/>
        <w:ind w:left="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Kadang kita mau beli barang, barangnya tidak sesuai dengan yang dianggarkan terpaksa kita ganti dengan yang l</w:t>
      </w:r>
      <w:r w:rsidR="007459FE" w:rsidRPr="00404814">
        <w:rPr>
          <w:rFonts w:asciiTheme="majorBidi" w:hAnsiTheme="majorBidi" w:cstheme="majorBidi"/>
          <w:sz w:val="24"/>
          <w:szCs w:val="24"/>
          <w:lang w:val="en-US"/>
        </w:rPr>
        <w:t>ain, ya.. dari pada tidak ada. (Wawancara, Februari, 2021)</w:t>
      </w:r>
    </w:p>
    <w:p w:rsidR="007459FE" w:rsidRPr="00404814" w:rsidRDefault="007459FE" w:rsidP="007459FE">
      <w:pPr>
        <w:spacing w:line="240" w:lineRule="auto"/>
        <w:ind w:firstLine="567"/>
        <w:contextualSpacing/>
        <w:jc w:val="both"/>
        <w:rPr>
          <w:rFonts w:asciiTheme="majorBidi" w:hAnsiTheme="majorBidi" w:cstheme="majorBidi"/>
          <w:sz w:val="24"/>
          <w:szCs w:val="24"/>
          <w:lang w:val="en-US"/>
        </w:rPr>
      </w:pPr>
    </w:p>
    <w:p w:rsidR="007459FE" w:rsidRPr="00404814" w:rsidRDefault="007459FE" w:rsidP="007459FE">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 xml:space="preserve">Kelima, terkait keuangan </w:t>
      </w:r>
      <w:r w:rsidR="00642E66" w:rsidRPr="00404814">
        <w:rPr>
          <w:rFonts w:asciiTheme="majorBidi" w:hAnsiTheme="majorBidi" w:cstheme="majorBidi"/>
          <w:sz w:val="24"/>
          <w:szCs w:val="24"/>
          <w:lang w:val="en-US"/>
        </w:rPr>
        <w:t>awal</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tahun,</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penghambatnya</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yaitu</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tidak</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seluruh siswa</w:t>
      </w:r>
      <w:r w:rsidR="00642E66" w:rsidRPr="00404814">
        <w:rPr>
          <w:rFonts w:asciiTheme="majorBidi" w:hAnsiTheme="majorBidi" w:cstheme="majorBidi"/>
          <w:sz w:val="24"/>
          <w:szCs w:val="24"/>
          <w:lang w:val="en-US"/>
        </w:rPr>
        <w:t xml:space="preserve"> melunasi dana yang telah ditetapkan dikarenakan ketidakmampuan dari orang tua atau wali siswa. Sesuai hasil wawancar</w:t>
      </w:r>
      <w:r w:rsidRPr="00404814">
        <w:rPr>
          <w:rFonts w:asciiTheme="majorBidi" w:hAnsiTheme="majorBidi" w:cstheme="majorBidi"/>
          <w:sz w:val="24"/>
          <w:szCs w:val="24"/>
          <w:lang w:val="en-US"/>
        </w:rPr>
        <w:t xml:space="preserve">a dengan bu Shanti Nevidia Sari, beliau </w:t>
      </w:r>
      <w:r w:rsidR="00642E66" w:rsidRPr="00404814">
        <w:rPr>
          <w:rFonts w:asciiTheme="majorBidi" w:hAnsiTheme="majorBidi" w:cstheme="majorBidi"/>
          <w:sz w:val="24"/>
          <w:szCs w:val="24"/>
          <w:lang w:val="en-US"/>
        </w:rPr>
        <w:t>mengatakan:</w:t>
      </w:r>
      <w:r w:rsidRPr="00404814">
        <w:rPr>
          <w:rFonts w:asciiTheme="majorBidi" w:hAnsiTheme="majorBidi" w:cstheme="majorBidi"/>
          <w:sz w:val="24"/>
          <w:szCs w:val="24"/>
          <w:lang w:val="en-US"/>
        </w:rPr>
        <w:t xml:space="preserve"> </w:t>
      </w:r>
    </w:p>
    <w:p w:rsidR="007459FE" w:rsidRPr="00404814" w:rsidRDefault="007459FE" w:rsidP="007459FE">
      <w:pPr>
        <w:spacing w:line="240" w:lineRule="auto"/>
        <w:ind w:firstLine="567"/>
        <w:contextualSpacing/>
        <w:jc w:val="both"/>
        <w:rPr>
          <w:rFonts w:asciiTheme="majorBidi" w:hAnsiTheme="majorBidi" w:cstheme="majorBidi"/>
          <w:sz w:val="24"/>
          <w:szCs w:val="24"/>
          <w:lang w:val="en-US"/>
        </w:rPr>
      </w:pPr>
    </w:p>
    <w:p w:rsidR="007459FE" w:rsidRPr="00404814" w:rsidRDefault="007459FE" w:rsidP="007459FE">
      <w:pPr>
        <w:spacing w:line="240" w:lineRule="auto"/>
        <w:ind w:left="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Banyak sekali</w:t>
      </w:r>
      <w:r w:rsidR="00642E66" w:rsidRPr="00404814">
        <w:rPr>
          <w:rFonts w:asciiTheme="majorBidi" w:hAnsiTheme="majorBidi" w:cstheme="majorBidi"/>
          <w:sz w:val="24"/>
          <w:szCs w:val="24"/>
          <w:lang w:val="en-US"/>
        </w:rPr>
        <w:t xml:space="preserve"> anak yang belum bayar kita sudah nagih belum juga bayar, bahkan sudah kelas XII belum juga bayar, kadang sudah tamat masih juga ada yang belum bayar, ada juga yang lunas, ada juga yang hanya mampu bayar separuh. </w:t>
      </w:r>
      <w:r w:rsidRPr="00404814">
        <w:rPr>
          <w:rFonts w:asciiTheme="majorBidi" w:hAnsiTheme="majorBidi" w:cstheme="majorBidi"/>
          <w:sz w:val="24"/>
          <w:szCs w:val="24"/>
          <w:lang w:val="en-US"/>
        </w:rPr>
        <w:t>(Wawancara, Februari, 2021)</w:t>
      </w:r>
    </w:p>
    <w:p w:rsidR="007459FE" w:rsidRPr="00404814" w:rsidRDefault="007459FE" w:rsidP="007459FE">
      <w:pPr>
        <w:spacing w:line="240" w:lineRule="auto"/>
        <w:contextualSpacing/>
        <w:jc w:val="both"/>
        <w:rPr>
          <w:rFonts w:asciiTheme="majorBidi" w:hAnsiTheme="majorBidi" w:cstheme="majorBidi"/>
          <w:sz w:val="24"/>
          <w:szCs w:val="24"/>
          <w:lang w:val="en-US"/>
        </w:rPr>
      </w:pPr>
    </w:p>
    <w:p w:rsidR="00642E66" w:rsidRPr="00404814" w:rsidRDefault="00642E66" w:rsidP="007459FE">
      <w:pPr>
        <w:spacing w:line="240" w:lineRule="auto"/>
        <w:contextualSpacing/>
        <w:jc w:val="both"/>
        <w:rPr>
          <w:rFonts w:asciiTheme="majorBidi" w:hAnsiTheme="majorBidi" w:cstheme="majorBidi"/>
          <w:b/>
          <w:bCs/>
          <w:sz w:val="24"/>
          <w:szCs w:val="24"/>
          <w:lang w:val="en-US"/>
        </w:rPr>
      </w:pPr>
      <w:r w:rsidRPr="00404814">
        <w:rPr>
          <w:rFonts w:asciiTheme="majorBidi" w:hAnsiTheme="majorBidi" w:cstheme="majorBidi"/>
          <w:b/>
          <w:bCs/>
          <w:sz w:val="24"/>
          <w:szCs w:val="24"/>
          <w:lang w:val="en-US"/>
        </w:rPr>
        <w:t xml:space="preserve">Peningkatan Manajemen Sarana dan Prasarana telah </w:t>
      </w:r>
      <w:r w:rsidR="007459FE" w:rsidRPr="00404814">
        <w:rPr>
          <w:rFonts w:asciiTheme="majorBidi" w:hAnsiTheme="majorBidi" w:cstheme="majorBidi"/>
          <w:b/>
          <w:bCs/>
          <w:sz w:val="24"/>
          <w:szCs w:val="24"/>
          <w:lang w:val="en-US"/>
        </w:rPr>
        <w:t xml:space="preserve">dilakukan </w:t>
      </w:r>
      <w:r w:rsidRPr="00404814">
        <w:rPr>
          <w:rFonts w:asciiTheme="majorBidi" w:hAnsiTheme="majorBidi" w:cstheme="majorBidi"/>
          <w:b/>
          <w:bCs/>
          <w:sz w:val="24"/>
          <w:szCs w:val="24"/>
          <w:lang w:val="en-US"/>
        </w:rPr>
        <w:t>akan tetapi tidak d</w:t>
      </w:r>
      <w:r w:rsidR="007459FE" w:rsidRPr="00404814">
        <w:rPr>
          <w:rFonts w:asciiTheme="majorBidi" w:hAnsiTheme="majorBidi" w:cstheme="majorBidi"/>
          <w:b/>
          <w:bCs/>
          <w:sz w:val="24"/>
          <w:szCs w:val="24"/>
          <w:lang w:val="en-US"/>
        </w:rPr>
        <w:t>apat menunjang prestasi belajar</w:t>
      </w:r>
    </w:p>
    <w:p w:rsidR="00BC64E7" w:rsidRPr="00C14272" w:rsidRDefault="00C6030F" w:rsidP="00C6030F">
      <w:pPr>
        <w:spacing w:line="240" w:lineRule="auto"/>
        <w:ind w:firstLine="567"/>
        <w:contextualSpacing/>
        <w:jc w:val="both"/>
        <w:rPr>
          <w:rFonts w:asciiTheme="majorBidi" w:hAnsiTheme="majorBidi" w:cstheme="majorBidi"/>
          <w:sz w:val="24"/>
          <w:szCs w:val="24"/>
        </w:rPr>
      </w:pPr>
      <w:r w:rsidRPr="00404814">
        <w:rPr>
          <w:rFonts w:asciiTheme="majorBidi" w:hAnsiTheme="majorBidi" w:cstheme="majorBidi"/>
          <w:sz w:val="24"/>
          <w:szCs w:val="24"/>
          <w:lang w:val="en-US"/>
        </w:rPr>
        <w:t xml:space="preserve">Pengelolaan infrastruktur adalah upaya kolaboratif untuk menjadikan semua sarana dan prasarana pendidikan lebih terjangkau dan kompetitif. Sebagai hasil dari konsep ini, fasilitas </w:t>
      </w:r>
      <w:r w:rsidRPr="00404814">
        <w:rPr>
          <w:rFonts w:asciiTheme="majorBidi" w:hAnsiTheme="majorBidi" w:cstheme="majorBidi"/>
          <w:sz w:val="24"/>
          <w:szCs w:val="24"/>
          <w:lang w:val="en-US"/>
        </w:rPr>
        <w:lastRenderedPageBreak/>
        <w:t>dan sumber daya yang ada harus digunakan dan dipelihara untuk memberikan manfaat dalam proses pembelajaran</w:t>
      </w:r>
      <w:r w:rsidRPr="00404814">
        <w:rPr>
          <w:rFonts w:asciiTheme="majorBidi" w:hAnsiTheme="majorBidi" w:cstheme="majorBidi"/>
          <w:sz w:val="24"/>
          <w:szCs w:val="24"/>
        </w:rPr>
        <w:t xml:space="preserve"> </w:t>
      </w:r>
      <w:r w:rsidR="00826A49" w:rsidRPr="00404814">
        <w:rPr>
          <w:rFonts w:asciiTheme="majorBidi" w:hAnsiTheme="majorBidi" w:cstheme="majorBidi"/>
          <w:sz w:val="24"/>
          <w:szCs w:val="24"/>
          <w:lang w:val="en-US"/>
        </w:rPr>
        <w:fldChar w:fldCharType="begin" w:fldLock="1"/>
      </w:r>
      <w:r w:rsidR="00826A49" w:rsidRPr="00404814">
        <w:rPr>
          <w:rFonts w:asciiTheme="majorBidi" w:hAnsiTheme="majorBidi" w:cstheme="majorBidi"/>
          <w:sz w:val="24"/>
          <w:szCs w:val="24"/>
          <w:lang w:val="en-US"/>
        </w:rPr>
        <w:instrText>ADDIN CSL_CITATION {"citationItems":[{"id":"ITEM-1","itemData":{"ISSN":"2580-6963","abstract":"Abstract: Education is one of the factors that can sustain the survival of a nation. Through education, it is hoped that it will be able to create quality successors of the nation and can make a positive contribution to the life of the nation. However, the current conditions are inversely proportional to the expected conditions. Teachers are one of the important factors in the delivery of education in schools. Increasing the quality of education also means increasing the quality of teachers. Madrasah-based management is a translation of “school based management”. This term first appeared in the United States when people began to question the relevance of education to local problems and the environment. MBM is a new paradigm of education, which provides broad autonomy at the madrasah level (community involvement) in the framework of national education policies. Professional teachers are educators who have the expertise and philosophical skills of Ki Hajar Dewantoro; ing ngarso sung tulodho, ing madya building karso, tut wuri handayani. A teacher who is sufficiently good at the subject matter will guide students, become an example or role model for students and always encourage students to progress. With MBM it has characters that need to be implemented by madrasas that will implement it. the existence of this, a characteristic that distinguishes it from other madrasas. The principles that must be used in implementing MBM are the strength of commitment of the madrasah principal and teachers, the readiness of madrasah resources, the interaction and awareness of all madrasah citizens so that madrasah can have authority and independence in the madrasah organization, madrasahs have the resistance to adapt to change.","author":[{"dropping-particle":"","family":"Arifin","given":"Zainur","non-dropping-particle":"","parse-names":false,"suffix":""}],"container-title":"Muróbbî: Jurnal Ilmu Pendidikan","id":"ITEM-1","issue":"1","issued":{"date-parts":[["2020","3","31"]]},"page":"121-150","title":"Paradigma Studi Manajemen Berbasis Madrasah dan Guru Profesional","type":"article-journal","volume":"4"},"uris":["http://www.mendeley.com/documents/?uuid=2d150fbf-a5a6-3e15-96a6-c6c0ec593dcc"]},{"id":"ITEM-2","itemData":{"DOI":"10.30596/EDUTECH.V3I1.984","ISSN":"2442-7063","abstract":"Untuk mencapai tujuan pendidikan nasional, upaya tidak ada yang bisa dilakukan adalah memberikan pelayanan pendidikan kepada siswa untuk mengembangkan potensi mereka, terutama agar menjadi manusia dengan keimanan dan ketaqwaan kepada Tuhan Yang Maha Esa, berakhlak mulia, sehat, berilmu, cakap, kreatif, mandiri, dan menjadi demokratis dan bertanggung jawab warga. Perwujudan pendidikan yang efektif dan efisien, hendaklah mewujudkan Manajemen Berbasis Sekolah sebagai wujud dari reformasi pendidikan, sehingga kepala sekolah, guru, peserta didik dan orangtua peserta didik mempunyai andil yang sangat penting untuk mengawasi jalannya proses belajar mengajar pada lembaga pendidikan. Dengan demikian, akan terjadi sistem yang positif secara sentralisasi dan desentralisasi. Kata Kunci : Manajemen Pendidikan Nasional","author":[{"dropping-particle":"","family":"Pasaribu","given":"Asbin","non-dropping-particle":"","parse-names":false,"suffix":""}],"container-title":"EduTech: Jurnal Ilmu Pendidikan dan Ilmu Sosial","id":"ITEM-2","issue":"1","issued":{"date-parts":[["2017","4","25"]]},"title":"Implementasi Manajemen Berbasis Sekolah Dalam Pencapaian Tujuan Pendidikan Nasional Di Madrasah","type":"article-journal","volume":"3"},"uris":["http://www.mendeley.com/documents/?uuid=bea7264f-256b-3261-915b-4b6a79d215ff"]}],"mendeley":{"formattedCitation":"(Arifin, 2020; Pasaribu, 2017)","plainTextFormattedCitation":"(Arifin, 2020; Pasaribu, 2017)","previouslyFormattedCitation":"(Arifin, 2020; Pasaribu, 2017)"},"properties":{"noteIndex":0},"schema":"https://github.com/citation-style-language/schema/raw/master/csl-citation.json"}</w:instrText>
      </w:r>
      <w:r w:rsidR="00826A49" w:rsidRPr="00404814">
        <w:rPr>
          <w:rFonts w:asciiTheme="majorBidi" w:hAnsiTheme="majorBidi" w:cstheme="majorBidi"/>
          <w:sz w:val="24"/>
          <w:szCs w:val="24"/>
          <w:lang w:val="en-US"/>
        </w:rPr>
        <w:fldChar w:fldCharType="separate"/>
      </w:r>
      <w:r w:rsidR="00826A49" w:rsidRPr="00404814">
        <w:rPr>
          <w:rFonts w:asciiTheme="majorBidi" w:hAnsiTheme="majorBidi" w:cstheme="majorBidi"/>
          <w:noProof/>
          <w:sz w:val="24"/>
          <w:szCs w:val="24"/>
          <w:lang w:val="en-US"/>
        </w:rPr>
        <w:t>(Arifin, 2020; Pasaribu, 2017)</w:t>
      </w:r>
      <w:r w:rsidR="00826A49" w:rsidRPr="00404814">
        <w:rPr>
          <w:rFonts w:asciiTheme="majorBidi" w:hAnsiTheme="majorBidi" w:cstheme="majorBidi"/>
          <w:sz w:val="24"/>
          <w:szCs w:val="24"/>
          <w:lang w:val="en-US"/>
        </w:rPr>
        <w:fldChar w:fldCharType="end"/>
      </w:r>
      <w:r w:rsidR="00826A49" w:rsidRPr="00404814">
        <w:rPr>
          <w:rFonts w:asciiTheme="majorBidi" w:hAnsiTheme="majorBidi" w:cstheme="majorBidi"/>
          <w:sz w:val="24"/>
          <w:szCs w:val="24"/>
          <w:lang w:val="en-US"/>
        </w:rPr>
        <w:t>.</w:t>
      </w:r>
      <w:r w:rsidR="00BC64E7"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Pelaksanaan proses belajar mengajar di sekolah dibantu oleh sarana dan prasarana sekolah.</w:t>
      </w:r>
      <w:r w:rsidRPr="00404814">
        <w:rPr>
          <w:rFonts w:asciiTheme="majorBidi" w:hAnsiTheme="majorBidi" w:cstheme="majorBidi"/>
          <w:sz w:val="24"/>
          <w:szCs w:val="24"/>
        </w:rPr>
        <w:t xml:space="preserve"> Semua ini dimungkinkan jika fasilitas dan sumber daya yang memadai tersedia, serta pengelolaan yang efektif. </w:t>
      </w:r>
      <w:r w:rsidR="00642E66" w:rsidRPr="00C14272">
        <w:rPr>
          <w:rFonts w:asciiTheme="majorBidi" w:hAnsiTheme="majorBidi" w:cstheme="majorBidi"/>
          <w:sz w:val="24"/>
          <w:szCs w:val="24"/>
        </w:rPr>
        <w:t>Berdasarkan hasil wawancara de</w:t>
      </w:r>
      <w:r w:rsidR="00BC64E7" w:rsidRPr="00C14272">
        <w:rPr>
          <w:rFonts w:asciiTheme="majorBidi" w:hAnsiTheme="majorBidi" w:cstheme="majorBidi"/>
          <w:sz w:val="24"/>
          <w:szCs w:val="24"/>
        </w:rPr>
        <w:t>ngan bapak Mei Pandapotan Pohan</w:t>
      </w:r>
      <w:r w:rsidR="00642E66" w:rsidRPr="00C14272">
        <w:rPr>
          <w:rFonts w:asciiTheme="majorBidi" w:hAnsiTheme="majorBidi" w:cstheme="majorBidi"/>
          <w:sz w:val="24"/>
          <w:szCs w:val="24"/>
        </w:rPr>
        <w:t>:</w:t>
      </w:r>
    </w:p>
    <w:p w:rsidR="00BC64E7" w:rsidRPr="00C14272" w:rsidRDefault="00BC64E7" w:rsidP="00BC64E7">
      <w:pPr>
        <w:spacing w:line="240" w:lineRule="auto"/>
        <w:ind w:firstLine="567"/>
        <w:contextualSpacing/>
        <w:jc w:val="both"/>
        <w:rPr>
          <w:rFonts w:asciiTheme="majorBidi" w:hAnsiTheme="majorBidi" w:cstheme="majorBidi"/>
          <w:sz w:val="24"/>
          <w:szCs w:val="24"/>
        </w:rPr>
      </w:pPr>
    </w:p>
    <w:p w:rsidR="00BC64E7" w:rsidRPr="00404814" w:rsidRDefault="00642E66" w:rsidP="00BC64E7">
      <w:pPr>
        <w:spacing w:line="240" w:lineRule="auto"/>
        <w:ind w:left="567"/>
        <w:contextualSpacing/>
        <w:jc w:val="both"/>
        <w:rPr>
          <w:rFonts w:asciiTheme="majorBidi" w:hAnsiTheme="majorBidi" w:cstheme="majorBidi"/>
          <w:sz w:val="24"/>
          <w:szCs w:val="24"/>
          <w:lang w:val="en-US"/>
        </w:rPr>
      </w:pPr>
      <w:r w:rsidRPr="00C14272">
        <w:rPr>
          <w:rFonts w:asciiTheme="majorBidi" w:hAnsiTheme="majorBidi" w:cstheme="majorBidi"/>
          <w:sz w:val="24"/>
          <w:szCs w:val="24"/>
        </w:rPr>
        <w:t>Sarana dan prasarana disiapkan atau direncakanan apa saja yang menjadi kebutuhan sekolah biasanya di awal semester kira-kira apa saja yang kurang, apakah sarana dan prasarana yang kita gunakan sesuai dengan kebutuhan, berapa jumlahnya, bagus atau tidak, apakah efisien atau tidak barang atau sarana yang dibutuhkan itu.</w:t>
      </w:r>
      <w:r w:rsidR="00BC64E7" w:rsidRPr="00C14272">
        <w:rPr>
          <w:rFonts w:asciiTheme="majorBidi" w:hAnsiTheme="majorBidi" w:cstheme="majorBidi"/>
          <w:sz w:val="24"/>
          <w:szCs w:val="24"/>
        </w:rPr>
        <w:t xml:space="preserve"> </w:t>
      </w:r>
      <w:r w:rsidR="00BC64E7" w:rsidRPr="00404814">
        <w:rPr>
          <w:rFonts w:asciiTheme="majorBidi" w:hAnsiTheme="majorBidi" w:cstheme="majorBidi"/>
          <w:sz w:val="24"/>
          <w:szCs w:val="24"/>
          <w:lang w:val="en-US"/>
        </w:rPr>
        <w:t>(Wawancara, Februari, 2021)</w:t>
      </w:r>
    </w:p>
    <w:p w:rsidR="00BC64E7" w:rsidRPr="00404814" w:rsidRDefault="00BC64E7" w:rsidP="00BC64E7">
      <w:pPr>
        <w:spacing w:line="240" w:lineRule="auto"/>
        <w:ind w:firstLine="567"/>
        <w:contextualSpacing/>
        <w:jc w:val="both"/>
        <w:rPr>
          <w:rFonts w:asciiTheme="majorBidi" w:hAnsiTheme="majorBidi" w:cstheme="majorBidi"/>
          <w:sz w:val="24"/>
          <w:szCs w:val="24"/>
          <w:lang w:val="en-US"/>
        </w:rPr>
      </w:pPr>
    </w:p>
    <w:p w:rsidR="00BC64E7" w:rsidRPr="00404814" w:rsidRDefault="00642E66" w:rsidP="00BC64E7">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Sesuai</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hasil</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wawancara</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perencana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dalam</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pengada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sarana</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dan prasarana</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pendidik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dilakuk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berdasark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analisis</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kebutuh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d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penentuan skala prioritas terhadap</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kegiatan untuk dilaksanakan serta sesuai dengan dana yang ada dan sesuai dengan tingkat kepentingan. Tujuan dan perencanaan adalah demi untuk menghindari terjadinya kesalahan dan kegagalan yang tidak diinginkan, dalam meningkatkan efektifitas dan efesiensi dalam pelaksanaannya.</w:t>
      </w:r>
      <w:r w:rsidR="00BC64E7"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Sedangkan manfaat perencanaan, yaitu: dapat membantu menentukan tujuan, meletakkan dasar-dasar dan menetapkan langkah-langkah, menghilangkan ketidakpastian, dapat dijadikan sebagai suatu pedoman atau dasar untuk melakukan pengawasan, pengendalian dan bahkan juga penilaian agar nantinya kegiatan dapat berjalan efektif dan efesien. Perencanaan pengadaan sarana dan prasarana sekolah harus memperhatikan hal-hal berikut: (a) Kesesuaian dengan kebutuhan dan kemampuan karena barang-barang yang tidak tepat akan menjadi sumber pemboros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b)</w:t>
      </w:r>
      <w:r w:rsidR="00BC64E7"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Kesesuai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deng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jumlah</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d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tidak</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terlalu</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berlebih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dan kekurangan; (c) Mutu yang selalu baik agar dapat dipergunakan secara efektif; (d) Jenis alat atau barang yang diperlukan harus tepat dan dapat meningkatkan efesiensi</w:t>
      </w:r>
      <w:r w:rsidR="00BC64E7"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kerja.</w:t>
      </w:r>
    </w:p>
    <w:p w:rsidR="00BC64E7" w:rsidRPr="00404814" w:rsidRDefault="00642E66" w:rsidP="00BC64E7">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Dalam pengelolaan sarana dan prasarana tentulah banyak faktor penghambat dalam kelancaran pengelolaan sarana dan prasarana, faktor yang timbul bisa dari dalam sekolah atau luar sekolah seperti kelengkapan, keadaan kondisi sarana dan prasarana, penjagaan maupun keamanan lingkungan sekitar.</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Adapun faktor yang menghambat sarana dan prasarana SMAN 8 Rejang Lebong dalam pengelolaannya seperti kurangnya peralatan infocus sehingga guru dalam penggunaannya secara bergantian atau bergilir, berdasarkan wawa</w:t>
      </w:r>
      <w:r w:rsidR="00BC64E7" w:rsidRPr="00404814">
        <w:rPr>
          <w:rFonts w:asciiTheme="majorBidi" w:hAnsiTheme="majorBidi" w:cstheme="majorBidi"/>
          <w:sz w:val="24"/>
          <w:szCs w:val="24"/>
          <w:lang w:val="en-US"/>
        </w:rPr>
        <w:t>ncara dengan bu Yesti Susfanti:</w:t>
      </w:r>
    </w:p>
    <w:p w:rsidR="00BC64E7" w:rsidRPr="00404814" w:rsidRDefault="00BC64E7" w:rsidP="00BC64E7">
      <w:pPr>
        <w:spacing w:line="240" w:lineRule="auto"/>
        <w:ind w:firstLine="567"/>
        <w:contextualSpacing/>
        <w:jc w:val="both"/>
        <w:rPr>
          <w:rFonts w:asciiTheme="majorBidi" w:hAnsiTheme="majorBidi" w:cstheme="majorBidi"/>
          <w:sz w:val="24"/>
          <w:szCs w:val="24"/>
          <w:lang w:val="en-US"/>
        </w:rPr>
      </w:pPr>
    </w:p>
    <w:p w:rsidR="00BC64E7" w:rsidRPr="00404814" w:rsidRDefault="00642E66" w:rsidP="00BC64E7">
      <w:pPr>
        <w:spacing w:line="240" w:lineRule="auto"/>
        <w:ind w:left="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Kamil</w:t>
      </w:r>
      <w:r w:rsidR="00BC64E7" w:rsidRPr="00404814">
        <w:rPr>
          <w:rFonts w:asciiTheme="majorBidi" w:hAnsiTheme="majorBidi" w:cstheme="majorBidi"/>
          <w:sz w:val="24"/>
          <w:szCs w:val="24"/>
          <w:lang w:val="en-US"/>
        </w:rPr>
        <w:t>ah mau menggunakan infocus, tapi ternyata</w:t>
      </w:r>
      <w:r w:rsidRPr="00404814">
        <w:rPr>
          <w:rFonts w:asciiTheme="majorBidi" w:hAnsiTheme="majorBidi" w:cstheme="majorBidi"/>
          <w:sz w:val="24"/>
          <w:szCs w:val="24"/>
          <w:lang w:val="en-US"/>
        </w:rPr>
        <w:t xml:space="preserve"> sudah dipakai sama ibu </w:t>
      </w:r>
      <w:r w:rsidR="00BC64E7" w:rsidRPr="00404814">
        <w:rPr>
          <w:rFonts w:asciiTheme="majorBidi" w:hAnsiTheme="majorBidi" w:cstheme="majorBidi"/>
          <w:sz w:val="24"/>
          <w:szCs w:val="24"/>
          <w:lang w:val="en-US"/>
        </w:rPr>
        <w:t xml:space="preserve">guru </w:t>
      </w:r>
      <w:r w:rsidRPr="00404814">
        <w:rPr>
          <w:rFonts w:asciiTheme="majorBidi" w:hAnsiTheme="majorBidi" w:cstheme="majorBidi"/>
          <w:sz w:val="24"/>
          <w:szCs w:val="24"/>
          <w:lang w:val="en-US"/>
        </w:rPr>
        <w:t>yang</w:t>
      </w:r>
      <w:r w:rsidR="00BC64E7" w:rsidRPr="00404814">
        <w:rPr>
          <w:rFonts w:asciiTheme="majorBidi" w:hAnsiTheme="majorBidi" w:cstheme="majorBidi"/>
          <w:sz w:val="24"/>
          <w:szCs w:val="24"/>
          <w:lang w:val="en-US"/>
        </w:rPr>
        <w:t xml:space="preserve"> lain, jam pelajaran sama pula. Jadi, penggunaan infocus memang harus dijadwalkan. (Wawancara, Februari, 2021)</w:t>
      </w:r>
    </w:p>
    <w:p w:rsidR="00BC64E7" w:rsidRPr="00404814" w:rsidRDefault="00BC64E7" w:rsidP="00BC64E7">
      <w:pPr>
        <w:spacing w:line="240" w:lineRule="auto"/>
        <w:ind w:firstLine="567"/>
        <w:contextualSpacing/>
        <w:jc w:val="both"/>
        <w:rPr>
          <w:rFonts w:asciiTheme="majorBidi" w:hAnsiTheme="majorBidi" w:cstheme="majorBidi"/>
          <w:sz w:val="24"/>
          <w:szCs w:val="24"/>
          <w:lang w:val="en-US"/>
        </w:rPr>
      </w:pPr>
    </w:p>
    <w:p w:rsidR="00BC64E7" w:rsidRPr="00404814" w:rsidRDefault="00642E66" w:rsidP="00BC64E7">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Jadi</w:t>
      </w:r>
      <w:r w:rsidR="00BC64E7"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kelengkap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sarana</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juga</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menjadi</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prioritas</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untuk</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kelancar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dalam belajar mengajar, selain kondisi sarana dan prasarana yang kurang atau tidak memadai, kelengkapan sarana dan prasarana juga dapat menjadi penghambat dalam pengolahan dan pemanfaatan sarana prasarana dalam menunjang kegiatan yang ada di sekolah terutama proses belajar mengajar adalah kurangnya kursi atau meja belajar yang memadai karena dalam pemakaian yang dilakukan oleh siswa</w:t>
      </w:r>
      <w:r w:rsidR="00BC64E7" w:rsidRPr="00404814">
        <w:rPr>
          <w:rFonts w:asciiTheme="majorBidi" w:hAnsiTheme="majorBidi" w:cstheme="majorBidi"/>
          <w:sz w:val="24"/>
          <w:szCs w:val="24"/>
          <w:lang w:val="en-US"/>
        </w:rPr>
        <w:t xml:space="preserve"> terkadang kurang berhati-hati. Berdasarkan </w:t>
      </w:r>
      <w:r w:rsidRPr="00404814">
        <w:rPr>
          <w:rFonts w:asciiTheme="majorBidi" w:hAnsiTheme="majorBidi" w:cstheme="majorBidi"/>
          <w:sz w:val="24"/>
          <w:szCs w:val="24"/>
          <w:lang w:val="en-US"/>
        </w:rPr>
        <w:t>wawancara dengan bapak Mei Pandapotan Poha selaku Wakil Kepala Seko</w:t>
      </w:r>
      <w:r w:rsidR="00BC64E7" w:rsidRPr="00404814">
        <w:rPr>
          <w:rFonts w:asciiTheme="majorBidi" w:hAnsiTheme="majorBidi" w:cstheme="majorBidi"/>
          <w:sz w:val="24"/>
          <w:szCs w:val="24"/>
          <w:lang w:val="en-US"/>
        </w:rPr>
        <w:t xml:space="preserve">lah bidang Sarana dan Prasarana, beliau </w:t>
      </w:r>
      <w:r w:rsidRPr="00404814">
        <w:rPr>
          <w:rFonts w:asciiTheme="majorBidi" w:hAnsiTheme="majorBidi" w:cstheme="majorBidi"/>
          <w:sz w:val="24"/>
          <w:szCs w:val="24"/>
          <w:lang w:val="en-US"/>
        </w:rPr>
        <w:t>m</w:t>
      </w:r>
      <w:r w:rsidR="00BC64E7" w:rsidRPr="00404814">
        <w:rPr>
          <w:rFonts w:asciiTheme="majorBidi" w:hAnsiTheme="majorBidi" w:cstheme="majorBidi"/>
          <w:sz w:val="24"/>
          <w:szCs w:val="24"/>
          <w:lang w:val="en-US"/>
        </w:rPr>
        <w:t>engatakan</w:t>
      </w:r>
      <w:r w:rsidRPr="00404814">
        <w:rPr>
          <w:rFonts w:asciiTheme="majorBidi" w:hAnsiTheme="majorBidi" w:cstheme="majorBidi"/>
          <w:sz w:val="24"/>
          <w:szCs w:val="24"/>
          <w:lang w:val="en-US"/>
        </w:rPr>
        <w:t>:</w:t>
      </w:r>
    </w:p>
    <w:p w:rsidR="00BC64E7" w:rsidRPr="00404814" w:rsidRDefault="00BC64E7" w:rsidP="00BC64E7">
      <w:pPr>
        <w:spacing w:line="240" w:lineRule="auto"/>
        <w:ind w:firstLine="567"/>
        <w:contextualSpacing/>
        <w:jc w:val="both"/>
        <w:rPr>
          <w:rFonts w:asciiTheme="majorBidi" w:hAnsiTheme="majorBidi" w:cstheme="majorBidi"/>
          <w:sz w:val="24"/>
          <w:szCs w:val="24"/>
          <w:lang w:val="en-US"/>
        </w:rPr>
      </w:pPr>
    </w:p>
    <w:p w:rsidR="00BC64E7" w:rsidRPr="00404814" w:rsidRDefault="00642E66" w:rsidP="00BC64E7">
      <w:pPr>
        <w:spacing w:line="240" w:lineRule="auto"/>
        <w:ind w:left="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Kursi, meja siswa sudah kita siapkan, tetapi kadang anak-anak memakainya tidak</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hati-hati</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jadi</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cepat</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rusak,</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otomatis</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rusak</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tidak</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bisa</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dipakai</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 xml:space="preserve">barang menjadi berkurang </w:t>
      </w:r>
      <w:r w:rsidRPr="00404814">
        <w:rPr>
          <w:rFonts w:asciiTheme="majorBidi" w:hAnsiTheme="majorBidi" w:cstheme="majorBidi"/>
          <w:sz w:val="24"/>
          <w:szCs w:val="24"/>
          <w:lang w:val="en-US"/>
        </w:rPr>
        <w:lastRenderedPageBreak/>
        <w:t>sehingga menghambat dalam belajar mengajar terpaksa di cari gantinya.</w:t>
      </w:r>
      <w:r w:rsidR="00BC64E7" w:rsidRPr="00404814">
        <w:rPr>
          <w:rFonts w:asciiTheme="majorBidi" w:hAnsiTheme="majorBidi" w:cstheme="majorBidi"/>
          <w:sz w:val="24"/>
          <w:szCs w:val="24"/>
          <w:lang w:val="en-US"/>
        </w:rPr>
        <w:t xml:space="preserve"> (Wawancara, Februari, 2021)</w:t>
      </w:r>
    </w:p>
    <w:p w:rsidR="00BC64E7" w:rsidRPr="00404814" w:rsidRDefault="00BC64E7" w:rsidP="00BC64E7">
      <w:pPr>
        <w:spacing w:line="240" w:lineRule="auto"/>
        <w:ind w:firstLine="567"/>
        <w:contextualSpacing/>
        <w:jc w:val="both"/>
        <w:rPr>
          <w:rFonts w:asciiTheme="majorBidi" w:hAnsiTheme="majorBidi" w:cstheme="majorBidi"/>
          <w:sz w:val="24"/>
          <w:szCs w:val="24"/>
          <w:lang w:val="en-US"/>
        </w:rPr>
      </w:pPr>
    </w:p>
    <w:p w:rsidR="00AB4633" w:rsidRPr="00404814" w:rsidRDefault="00BC64E7" w:rsidP="00374CAE">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 xml:space="preserve">Di SMAN 8 Rejang Lebong, </w:t>
      </w:r>
      <w:r w:rsidR="00642E66" w:rsidRPr="00404814">
        <w:rPr>
          <w:rFonts w:asciiTheme="majorBidi" w:hAnsiTheme="majorBidi" w:cstheme="majorBidi"/>
          <w:sz w:val="24"/>
          <w:szCs w:val="24"/>
          <w:lang w:val="en-US"/>
        </w:rPr>
        <w:t>untuk kelengkapan sarana dan prasarana juga belum</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lengkap,</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hal</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ini</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dilihat</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dari</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observasi</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yang</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dilakukan</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oleh</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peneliti,</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ada beberapa fasilitas yang belum lengkap seperti tempat parkir ada tapi tidak mencukupi dikarenakan banyak siswa y</w:t>
      </w:r>
      <w:r w:rsidRPr="00404814">
        <w:rPr>
          <w:rFonts w:asciiTheme="majorBidi" w:hAnsiTheme="majorBidi" w:cstheme="majorBidi"/>
          <w:sz w:val="24"/>
          <w:szCs w:val="24"/>
          <w:lang w:val="en-US"/>
        </w:rPr>
        <w:t xml:space="preserve">ang membawa kendaraan bermotor. Begitupun kondisi </w:t>
      </w:r>
      <w:r w:rsidR="00642E66" w:rsidRPr="00404814">
        <w:rPr>
          <w:rFonts w:asciiTheme="majorBidi" w:hAnsiTheme="majorBidi" w:cstheme="majorBidi"/>
          <w:sz w:val="24"/>
          <w:szCs w:val="24"/>
          <w:lang w:val="en-US"/>
        </w:rPr>
        <w:t xml:space="preserve">kamar mandi </w:t>
      </w:r>
      <w:r w:rsidRPr="00404814">
        <w:rPr>
          <w:rFonts w:asciiTheme="majorBidi" w:hAnsiTheme="majorBidi" w:cstheme="majorBidi"/>
          <w:sz w:val="24"/>
          <w:szCs w:val="24"/>
          <w:lang w:val="en-US"/>
        </w:rPr>
        <w:t xml:space="preserve">yang kurang ideal </w:t>
      </w:r>
      <w:r w:rsidR="00642E66" w:rsidRPr="00404814">
        <w:rPr>
          <w:rFonts w:asciiTheme="majorBidi" w:hAnsiTheme="majorBidi" w:cstheme="majorBidi"/>
          <w:sz w:val="24"/>
          <w:szCs w:val="24"/>
          <w:lang w:val="en-US"/>
        </w:rPr>
        <w:t>baik untuk guru ataupun siswa.</w:t>
      </w:r>
      <w:r w:rsidR="00374CAE" w:rsidRPr="00404814">
        <w:t xml:space="preserve"> </w:t>
      </w:r>
      <w:r w:rsidR="00374CAE" w:rsidRPr="00404814">
        <w:rPr>
          <w:rFonts w:asciiTheme="majorBidi" w:hAnsiTheme="majorBidi" w:cstheme="majorBidi"/>
          <w:sz w:val="24"/>
          <w:szCs w:val="24"/>
        </w:rPr>
        <w:t>Banyaknya pengguna sarana dan prasarana, selain kondisi dan kelengkapan sarana dan prasarana yang ada di sekolah menjadi tantangan dalam pengelolaan sarana dan prasarana, maka</w:t>
      </w:r>
      <w:r w:rsidR="00642E66" w:rsidRPr="00404814">
        <w:rPr>
          <w:rFonts w:asciiTheme="majorBidi" w:hAnsiTheme="majorBidi" w:cstheme="majorBidi"/>
          <w:sz w:val="24"/>
          <w:szCs w:val="24"/>
        </w:rPr>
        <w:t xml:space="preserve"> harus berhati-hati dalam menggunakan sarana dan prasarana yang ada.</w:t>
      </w:r>
      <w:r w:rsidRPr="00404814">
        <w:rPr>
          <w:rFonts w:asciiTheme="majorBidi" w:hAnsiTheme="majorBidi" w:cstheme="majorBidi"/>
          <w:sz w:val="24"/>
          <w:szCs w:val="24"/>
        </w:rPr>
        <w:t xml:space="preserve"> </w:t>
      </w:r>
      <w:r w:rsidR="00642E66" w:rsidRPr="00404814">
        <w:rPr>
          <w:rFonts w:asciiTheme="majorBidi" w:hAnsiTheme="majorBidi" w:cstheme="majorBidi"/>
          <w:sz w:val="24"/>
          <w:szCs w:val="24"/>
          <w:lang w:val="en-US"/>
        </w:rPr>
        <w:t>Pemeliharaan sarana dan prasarana setiap hari dilakukan agar sarana dan prasarana sekolah selalu terjaga kebersihannya. Sarana dan prasarana yang dipelihara setiap hari yaitu kantor, ruang kelas, halaman, dan wc. Pemeliharaan setiap hari ini dilakukan dengan menyapu, mengepel, dan menyikat. Kegiatan ini dilakukan oleh siswa dengan dikoordinir oleh guru piket.</w:t>
      </w:r>
    </w:p>
    <w:p w:rsidR="00AB4633" w:rsidRPr="00404814" w:rsidRDefault="00642E66" w:rsidP="00AB4633">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Dalam pemeliharaan sarana dan prasarana juga ada hambatan yang dihadapi peralatan yang dibutuhkan seperti sapu pel, atau sapu ruangan sering berpindah tempat</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tanpa</w:t>
      </w:r>
      <w:r w:rsidR="0002041D" w:rsidRPr="00404814">
        <w:rPr>
          <w:rFonts w:asciiTheme="majorBidi" w:hAnsiTheme="majorBidi" w:cstheme="majorBidi"/>
          <w:sz w:val="24"/>
          <w:szCs w:val="24"/>
          <w:lang w:val="en-US"/>
        </w:rPr>
        <w:t xml:space="preserve"> </w:t>
      </w:r>
      <w:r w:rsidR="00AB4633" w:rsidRPr="00404814">
        <w:rPr>
          <w:rFonts w:asciiTheme="majorBidi" w:hAnsiTheme="majorBidi" w:cstheme="majorBidi"/>
          <w:sz w:val="24"/>
          <w:szCs w:val="24"/>
          <w:lang w:val="en-US"/>
        </w:rPr>
        <w:t xml:space="preserve">sepengetahuan </w:t>
      </w:r>
      <w:r w:rsidRPr="00404814">
        <w:rPr>
          <w:rFonts w:asciiTheme="majorBidi" w:hAnsiTheme="majorBidi" w:cstheme="majorBidi"/>
          <w:sz w:val="24"/>
          <w:szCs w:val="24"/>
          <w:lang w:val="en-US"/>
        </w:rPr>
        <w:t>dimana</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ada</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barang</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tersebut, kadang</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juga hilang, karena setiap ruangan telah dilengkapi masing-masing. Sesuai hasil wawancara dengan M</w:t>
      </w:r>
      <w:r w:rsidR="00AB4633" w:rsidRPr="00404814">
        <w:rPr>
          <w:rFonts w:asciiTheme="majorBidi" w:hAnsiTheme="majorBidi" w:cstheme="majorBidi"/>
          <w:sz w:val="24"/>
          <w:szCs w:val="24"/>
          <w:lang w:val="en-US"/>
        </w:rPr>
        <w:t>isriyani dengan Cleaning Servis, beliau mengatakan</w:t>
      </w:r>
      <w:r w:rsidRPr="00404814">
        <w:rPr>
          <w:rFonts w:asciiTheme="majorBidi" w:hAnsiTheme="majorBidi" w:cstheme="majorBidi"/>
          <w:sz w:val="24"/>
          <w:szCs w:val="24"/>
          <w:lang w:val="en-US"/>
        </w:rPr>
        <w:t>:</w:t>
      </w:r>
    </w:p>
    <w:p w:rsidR="00AB4633" w:rsidRPr="00404814" w:rsidRDefault="00AB4633" w:rsidP="00AB4633">
      <w:pPr>
        <w:spacing w:line="240" w:lineRule="auto"/>
        <w:ind w:firstLine="567"/>
        <w:contextualSpacing/>
        <w:jc w:val="both"/>
        <w:rPr>
          <w:rFonts w:asciiTheme="majorBidi" w:hAnsiTheme="majorBidi" w:cstheme="majorBidi"/>
          <w:sz w:val="24"/>
          <w:szCs w:val="24"/>
          <w:lang w:val="en-US"/>
        </w:rPr>
      </w:pPr>
    </w:p>
    <w:p w:rsidR="00AB4633" w:rsidRPr="00404814" w:rsidRDefault="00642E66" w:rsidP="00AB4633">
      <w:pPr>
        <w:spacing w:line="240" w:lineRule="auto"/>
        <w:ind w:left="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 xml:space="preserve">Sapu kemarin ada entah kemana sekarang padahal baru </w:t>
      </w:r>
      <w:r w:rsidR="00AB4633" w:rsidRPr="00404814">
        <w:rPr>
          <w:rFonts w:asciiTheme="majorBidi" w:hAnsiTheme="majorBidi" w:cstheme="majorBidi"/>
          <w:sz w:val="24"/>
          <w:szCs w:val="24"/>
          <w:lang w:val="en-US"/>
        </w:rPr>
        <w:t>di</w:t>
      </w:r>
      <w:r w:rsidRPr="00404814">
        <w:rPr>
          <w:rFonts w:asciiTheme="majorBidi" w:hAnsiTheme="majorBidi" w:cstheme="majorBidi"/>
          <w:sz w:val="24"/>
          <w:szCs w:val="24"/>
          <w:lang w:val="en-US"/>
        </w:rPr>
        <w:t xml:space="preserve">beli, sudah dicari keruangan lain tapi juga tidak ada, kadang juga sapunya dipakai orang lain tidak dikembalikannya lagi </w:t>
      </w:r>
      <w:r w:rsidR="00AB4633" w:rsidRPr="00404814">
        <w:rPr>
          <w:rFonts w:asciiTheme="majorBidi" w:hAnsiTheme="majorBidi" w:cstheme="majorBidi"/>
          <w:sz w:val="24"/>
          <w:szCs w:val="24"/>
          <w:lang w:val="en-US"/>
        </w:rPr>
        <w:t xml:space="preserve">ke tempat </w:t>
      </w:r>
      <w:r w:rsidRPr="00404814">
        <w:rPr>
          <w:rFonts w:asciiTheme="majorBidi" w:hAnsiTheme="majorBidi" w:cstheme="majorBidi"/>
          <w:sz w:val="24"/>
          <w:szCs w:val="24"/>
          <w:lang w:val="en-US"/>
        </w:rPr>
        <w:t>dimana mengambilnya.</w:t>
      </w:r>
      <w:r w:rsidR="00AB4633" w:rsidRPr="00404814">
        <w:rPr>
          <w:rFonts w:asciiTheme="majorBidi" w:hAnsiTheme="majorBidi" w:cstheme="majorBidi"/>
          <w:sz w:val="24"/>
          <w:szCs w:val="24"/>
          <w:lang w:val="en-US"/>
        </w:rPr>
        <w:t xml:space="preserve"> (Wawancara, Februari, 2021)</w:t>
      </w:r>
    </w:p>
    <w:p w:rsidR="00AB4633" w:rsidRPr="00404814" w:rsidRDefault="00AB4633" w:rsidP="00AB4633">
      <w:pPr>
        <w:spacing w:line="240" w:lineRule="auto"/>
        <w:ind w:firstLine="567"/>
        <w:contextualSpacing/>
        <w:jc w:val="both"/>
        <w:rPr>
          <w:rFonts w:asciiTheme="majorBidi" w:hAnsiTheme="majorBidi" w:cstheme="majorBidi"/>
          <w:sz w:val="24"/>
          <w:szCs w:val="24"/>
          <w:lang w:val="en-US"/>
        </w:rPr>
      </w:pPr>
    </w:p>
    <w:p w:rsidR="00AB4633" w:rsidRPr="00404814" w:rsidRDefault="00642E66" w:rsidP="00AB4633">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 xml:space="preserve">Pemeliharaan sarana dan prasarana sekolah juga dilakukan dengan dicek keberadaannnya, seperti meja, kursi, lemari, dan pintu. Pengecekan ini dilakukan oleh kepala sekolah dengan cara meminta guru dan tata usaha sekolah untuk mengecek keadaan sarana dan prasarana tersebut kemudian melaporkan kepada kepala sekolah. </w:t>
      </w:r>
      <w:r w:rsidR="00AB4633" w:rsidRPr="00404814">
        <w:rPr>
          <w:rFonts w:asciiTheme="majorBidi" w:hAnsiTheme="majorBidi" w:cstheme="majorBidi"/>
          <w:sz w:val="24"/>
          <w:szCs w:val="24"/>
          <w:lang w:val="en-US"/>
        </w:rPr>
        <w:t xml:space="preserve">Jika </w:t>
      </w:r>
      <w:r w:rsidRPr="00404814">
        <w:rPr>
          <w:rFonts w:asciiTheme="majorBidi" w:hAnsiTheme="majorBidi" w:cstheme="majorBidi"/>
          <w:sz w:val="24"/>
          <w:szCs w:val="24"/>
          <w:lang w:val="en-US"/>
        </w:rPr>
        <w:t xml:space="preserve">dalam pengecekan ditemukan sarana dan prasarana yang rusak maka guru dan tatausaha akan melaporkan kepada kepala sekolah. </w:t>
      </w:r>
      <w:r w:rsidR="00AB4633" w:rsidRPr="00404814">
        <w:rPr>
          <w:rFonts w:asciiTheme="majorBidi" w:hAnsiTheme="majorBidi" w:cstheme="majorBidi"/>
          <w:sz w:val="24"/>
          <w:szCs w:val="24"/>
          <w:lang w:val="en-US"/>
        </w:rPr>
        <w:t xml:space="preserve">Jika </w:t>
      </w:r>
      <w:r w:rsidRPr="00404814">
        <w:rPr>
          <w:rFonts w:asciiTheme="majorBidi" w:hAnsiTheme="majorBidi" w:cstheme="majorBidi"/>
          <w:sz w:val="24"/>
          <w:szCs w:val="24"/>
          <w:lang w:val="en-US"/>
        </w:rPr>
        <w:t>kerusakan itu ringan maka kepala sekolah memerintahkan penjaga sekolah dan tata usaha untuk memperbaiki, tetapi jika kerusakannya berat atau banyak maka sarana dan prasarana itu tidak akan diperbaiki karena biaya untuk memperbaiki akan lebih mahal dari membeli baru, sehingga akan disimpan di gudang.</w:t>
      </w:r>
    </w:p>
    <w:p w:rsidR="00AB4633" w:rsidRPr="00404814" w:rsidRDefault="00AB4633" w:rsidP="00AB4633">
      <w:pPr>
        <w:spacing w:line="240" w:lineRule="auto"/>
        <w:contextualSpacing/>
        <w:jc w:val="both"/>
        <w:rPr>
          <w:rFonts w:asciiTheme="majorBidi" w:hAnsiTheme="majorBidi" w:cstheme="majorBidi"/>
          <w:sz w:val="24"/>
          <w:szCs w:val="24"/>
          <w:lang w:val="en-US"/>
        </w:rPr>
      </w:pPr>
    </w:p>
    <w:p w:rsidR="00642E66" w:rsidRPr="00404814" w:rsidRDefault="00642E66" w:rsidP="00AB4633">
      <w:pPr>
        <w:spacing w:line="240" w:lineRule="auto"/>
        <w:contextualSpacing/>
        <w:jc w:val="both"/>
        <w:rPr>
          <w:rFonts w:asciiTheme="majorBidi" w:hAnsiTheme="majorBidi" w:cstheme="majorBidi"/>
          <w:b/>
          <w:bCs/>
          <w:sz w:val="24"/>
          <w:szCs w:val="24"/>
          <w:lang w:val="en-US"/>
        </w:rPr>
      </w:pPr>
      <w:r w:rsidRPr="00404814">
        <w:rPr>
          <w:rFonts w:asciiTheme="majorBidi" w:hAnsiTheme="majorBidi" w:cstheme="majorBidi"/>
          <w:b/>
          <w:bCs/>
          <w:sz w:val="24"/>
          <w:szCs w:val="24"/>
          <w:lang w:val="en-US"/>
        </w:rPr>
        <w:t>Sekolah telah melakukan manajemen hubungan sekolah dan masyarakat, akan tetapi komunikasi yan</w:t>
      </w:r>
      <w:r w:rsidR="00AB4633" w:rsidRPr="00404814">
        <w:rPr>
          <w:rFonts w:asciiTheme="majorBidi" w:hAnsiTheme="majorBidi" w:cstheme="majorBidi"/>
          <w:b/>
          <w:bCs/>
          <w:sz w:val="24"/>
          <w:szCs w:val="24"/>
          <w:lang w:val="en-US"/>
        </w:rPr>
        <w:t>g terjalin belum sesuai harapan</w:t>
      </w:r>
    </w:p>
    <w:p w:rsidR="00AB4633" w:rsidRPr="00404814" w:rsidRDefault="00374CAE" w:rsidP="00AB4633">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Hubungan sekolah dan masyarakat digambarkan sebagai proses komunikasi yang bertujuan untuk meningkatkan kesadaran anggota masyarakat tentang kebutuhan dan praktik pendidikan, serta berupaya meningkatkan sekolah.</w:t>
      </w:r>
      <w:r w:rsidRPr="00404814">
        <w:rPr>
          <w:rFonts w:asciiTheme="majorBidi" w:hAnsiTheme="majorBidi" w:cstheme="majorBidi"/>
          <w:sz w:val="24"/>
          <w:szCs w:val="24"/>
        </w:rPr>
        <w:t xml:space="preserve"> </w:t>
      </w:r>
      <w:r w:rsidR="00AB4633" w:rsidRPr="00404814">
        <w:rPr>
          <w:rFonts w:asciiTheme="majorBidi" w:hAnsiTheme="majorBidi" w:cstheme="majorBidi"/>
          <w:sz w:val="24"/>
          <w:szCs w:val="24"/>
          <w:lang w:val="en-US"/>
        </w:rPr>
        <w:t xml:space="preserve">Dengan adanya </w:t>
      </w:r>
      <w:r w:rsidR="00642E66" w:rsidRPr="00404814">
        <w:rPr>
          <w:rFonts w:asciiTheme="majorBidi" w:hAnsiTheme="majorBidi" w:cstheme="majorBidi"/>
          <w:sz w:val="24"/>
          <w:szCs w:val="24"/>
          <w:lang w:val="en-US"/>
        </w:rPr>
        <w:t>hubungan s</w:t>
      </w:r>
      <w:r w:rsidR="00AB4633" w:rsidRPr="00404814">
        <w:rPr>
          <w:rFonts w:asciiTheme="majorBidi" w:hAnsiTheme="majorBidi" w:cstheme="majorBidi"/>
          <w:sz w:val="24"/>
          <w:szCs w:val="24"/>
          <w:lang w:val="en-US"/>
        </w:rPr>
        <w:t xml:space="preserve">ekolah dan masyarakat, </w:t>
      </w:r>
      <w:r w:rsidR="00642E66" w:rsidRPr="00404814">
        <w:rPr>
          <w:rFonts w:asciiTheme="majorBidi" w:hAnsiTheme="majorBidi" w:cstheme="majorBidi"/>
          <w:sz w:val="24"/>
          <w:szCs w:val="24"/>
          <w:lang w:val="en-US"/>
        </w:rPr>
        <w:t xml:space="preserve">prestise </w:t>
      </w:r>
      <w:r w:rsidR="00AB4633" w:rsidRPr="00404814">
        <w:rPr>
          <w:rFonts w:asciiTheme="majorBidi" w:hAnsiTheme="majorBidi" w:cstheme="majorBidi"/>
          <w:sz w:val="24"/>
          <w:szCs w:val="24"/>
          <w:lang w:val="en-US"/>
        </w:rPr>
        <w:t xml:space="preserve">sekolah dapat meningkat pula. Selain </w:t>
      </w:r>
      <w:r w:rsidR="00642E66" w:rsidRPr="00404814">
        <w:rPr>
          <w:rFonts w:asciiTheme="majorBidi" w:hAnsiTheme="majorBidi" w:cstheme="majorBidi"/>
          <w:sz w:val="24"/>
          <w:szCs w:val="24"/>
          <w:lang w:val="en-US"/>
        </w:rPr>
        <w:t>itu juga ada manfaat dari hubungan sekolah dan masyarakat yaitu menambah simpati masyarakat yang dapat meningkatkan harga diri (prestise) sekolah, serta dukungan masyarakat terhadap sekolah secara spiritual dan material</w:t>
      </w:r>
      <w:r w:rsidR="00826A49" w:rsidRPr="00404814">
        <w:rPr>
          <w:rFonts w:asciiTheme="majorBidi" w:hAnsiTheme="majorBidi" w:cstheme="majorBidi"/>
          <w:sz w:val="24"/>
          <w:szCs w:val="24"/>
          <w:lang w:val="en-US"/>
        </w:rPr>
        <w:t xml:space="preserve"> </w:t>
      </w:r>
      <w:r w:rsidR="00826A49" w:rsidRPr="00404814">
        <w:rPr>
          <w:rFonts w:asciiTheme="majorBidi" w:hAnsiTheme="majorBidi" w:cstheme="majorBidi"/>
          <w:sz w:val="24"/>
          <w:szCs w:val="24"/>
          <w:lang w:val="en-US"/>
        </w:rPr>
        <w:fldChar w:fldCharType="begin" w:fldLock="1"/>
      </w:r>
      <w:r w:rsidR="00CD58E2" w:rsidRPr="00404814">
        <w:rPr>
          <w:rFonts w:asciiTheme="majorBidi" w:hAnsiTheme="majorBidi" w:cstheme="majorBidi"/>
          <w:sz w:val="24"/>
          <w:szCs w:val="24"/>
          <w:lang w:val="en-US"/>
        </w:rPr>
        <w:instrText>ADDIN CSL_CITATION {"citationItems":[{"id":"ITEM-1","itemData":{"DOI":"10.24042/ALIDARAH.V7I2.2265","ISSN":"2580-2453","abstract":"Abstrak Kepemimpinan mempengaruhi perilaku orang lain kearah tujuan tertentu sebagai indikator keberhasilan seesorang pemimpin. Penerap an kepemimpinan kepala madrasah sangat ditentukan oleh situasi kerja atau keadaan anggota/bawahan dan sumber daya pendukung organisasi. Kepemimpinan dalam bidang pendidikan lebih mengarah kepada pemberdayaan seluruh potensi organisasi dan menempatkan bawahan sebagai penentu keberhasilan pencapaian organisasi, maka sentuhan terhadap faktor-faktor yang dapat menimbulkan moral kerja dan semangat untuk berprestasi menjadi perhatian utama. Tujuan utama manajemen berbasis madrasah (MBM) adalah meningkatkan efisiensi mutu dan pemerataan pendidikan. Peningkatan efisiensi dicapai melalui keleluasaan mengelola sumber daya yang ada, partisipasi masyarakat, dan penyederhanaan birokrasi. Peningkatan mutu diperoleh melalui partisipasi orang tua, kelenturan pengelolaan sekolah, peningakatan profesionalisme guru, adanya hadiah dan hukuman sebagai kontrol, serta hal lain yang dapat menumbuh kembangkan suasana yang kondusif. Kementerian Pendidikan Nasional mendeskripsikan bahwa tujuan pelaksanaan MBM adalah meningkatkan mutu pendidikan melalui kemandirian dan inisiatif madrasah dalam mengelola dan memberdayakan sumber daya yang tersedia, meningkatkan kepedulian warga madrasah dan masyarakat dalam peyelenggaran pendidikan melalui pengambilan keputusan bersama, meningkatkan tanggung jawab madrasah kepada orang tua, masyarakat dan pemerintah tentang mutu madrasahnya, serta meningkatkan kompetensi yang sehat antar madrasah tetang mutu pendidikan yang akan dicapai. Kata kunci : Efektifitas, Kepemimpinan dan Manajemen Berbasis Madrasah","author":[{"dropping-particle":"","family":"Ajefri","given":"Feska","non-dropping-particle":"","parse-names":false,"suffix":""}],"container-title":"Al-Idarah : Jurnal Kependidikan Islam","id":"ITEM-1","issue":"2","issued":{"date-parts":[["2017","12","1"]]},"page":"99-119","title":"Efektifitas Kepemimpinan dalam Manajemen Berbasis Madrasah","type":"article-journal","volume":"7"},"uris":["http://www.mendeley.com/documents/?uuid=e900a7b7-34ca-3f2e-bd21-e92a6cc3e950"]},{"id":"ITEM-2","itemData":{"ISSN":"2621-7201","abstract":"Penelitian ini dilakukan karena adanya temuan bahwa program manajemen berbasis sekolah (MBS) kurang berjalan efektif di sekolah, sehingga berpengaruh pada peningkatan mutu. Semestinya, dengan adanya program MBS dapat mempermudah peningkatan mutu pendidikan, sehingga dapat memberikan kontribusi yang baik bagi pihak sekolah. Untuk kepentingan tersebut, diperlukan adanya kajian, untuk melihat tentang pelaksanaan MBS di sekolah. Hasil kajian menunjukkan bahwa pelaksanaan program manajemen berbasis sekolah pada umumnya sudah berjalan, walaupun dalam penerapan MBS memerlukan dana dan prasarana sebagai persyaratan mutlak di antara persyaratan lainnya. Karena itu, perlu adanya sosialisasi yang baik yang diberikan oleh pihak sekolah terhadap masyarakat dan stakholders dalam penerapan MBS di sekolah. Hasil kajian ini dapat dijadikan kebijakan dalam mengambil sebuah keputusan yang tepat tentang pentingnya peran MBS dalam peningkatan mutu pendidikan di sekolah. Kata Kunci : Konsep, MBS dan Implementasinya","author":[{"dropping-particle":"","family":"Kurnia","given":"Rusdi","non-dropping-particle":"","parse-names":false,"suffix":""}],"container-title":"FITRA","id":"ITEM-2","issue":"2","issued":{"date-parts":[["2018","7","25"]]},"title":"Konsep Manajemen Berbasis Sekolah (MBS) dan Implementasinya","type":"article-journal","volume":"2"},"uris":["http://www.mendeley.com/documents/?uuid=bad3ed19-956a-3340-a25b-190f49974cdd"]}],"mendeley":{"formattedCitation":"(Ajefri, 2017; Kurnia, 2018)","plainTextFormattedCitation":"(Ajefri, 2017; Kurnia, 2018)","previouslyFormattedCitation":"(Ajefri, 2017; Kurnia, 2018)"},"properties":{"noteIndex":0},"schema":"https://github.com/citation-style-language/schema/raw/master/csl-citation.json"}</w:instrText>
      </w:r>
      <w:r w:rsidR="00826A49" w:rsidRPr="00404814">
        <w:rPr>
          <w:rFonts w:asciiTheme="majorBidi" w:hAnsiTheme="majorBidi" w:cstheme="majorBidi"/>
          <w:sz w:val="24"/>
          <w:szCs w:val="24"/>
          <w:lang w:val="en-US"/>
        </w:rPr>
        <w:fldChar w:fldCharType="separate"/>
      </w:r>
      <w:r w:rsidR="00826A49" w:rsidRPr="00404814">
        <w:rPr>
          <w:rFonts w:asciiTheme="majorBidi" w:hAnsiTheme="majorBidi" w:cstheme="majorBidi"/>
          <w:noProof/>
          <w:sz w:val="24"/>
          <w:szCs w:val="24"/>
          <w:lang w:val="en-US"/>
        </w:rPr>
        <w:t>(Ajefri, 2017; Kurnia, 2018)</w:t>
      </w:r>
      <w:r w:rsidR="00826A49" w:rsidRPr="00404814">
        <w:rPr>
          <w:rFonts w:asciiTheme="majorBidi" w:hAnsiTheme="majorBidi" w:cstheme="majorBidi"/>
          <w:sz w:val="24"/>
          <w:szCs w:val="24"/>
          <w:lang w:val="en-US"/>
        </w:rPr>
        <w:fldChar w:fldCharType="end"/>
      </w:r>
      <w:r w:rsidR="00826A49" w:rsidRPr="00404814">
        <w:rPr>
          <w:rFonts w:asciiTheme="majorBidi" w:hAnsiTheme="majorBidi" w:cstheme="majorBidi"/>
          <w:sz w:val="24"/>
          <w:szCs w:val="24"/>
          <w:lang w:val="en-US"/>
        </w:rPr>
        <w:t>.</w:t>
      </w:r>
    </w:p>
    <w:p w:rsidR="00095112" w:rsidRPr="00404814" w:rsidRDefault="00642E66" w:rsidP="00095112">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Adapu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yang</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dilakuk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oleh</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sekolah</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SM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8</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Rejang</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Lebong</w:t>
      </w:r>
      <w:r w:rsidR="0002041D" w:rsidRPr="00404814">
        <w:rPr>
          <w:rFonts w:asciiTheme="majorBidi" w:hAnsiTheme="majorBidi" w:cstheme="majorBidi"/>
          <w:sz w:val="24"/>
          <w:szCs w:val="24"/>
          <w:lang w:val="en-US"/>
        </w:rPr>
        <w:t xml:space="preserve"> </w:t>
      </w:r>
      <w:r w:rsidR="00AB4633" w:rsidRPr="00404814">
        <w:rPr>
          <w:rFonts w:asciiTheme="majorBidi" w:hAnsiTheme="majorBidi" w:cstheme="majorBidi"/>
          <w:sz w:val="24"/>
          <w:szCs w:val="24"/>
          <w:lang w:val="en-US"/>
        </w:rPr>
        <w:t xml:space="preserve">terkait </w:t>
      </w:r>
      <w:r w:rsidRPr="00404814">
        <w:rPr>
          <w:rFonts w:asciiTheme="majorBidi" w:hAnsiTheme="majorBidi" w:cstheme="majorBidi"/>
          <w:sz w:val="24"/>
          <w:szCs w:val="24"/>
          <w:lang w:val="en-US"/>
        </w:rPr>
        <w:t>hubungan sekolah dan masyarakat merupakan tehnik yang dilakukan dalam memperoleh gambaran tentang sekolah yang perlu diketahui oleh masyarakat.</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 xml:space="preserve">Seperti laporan sekolah kepada </w:t>
      </w:r>
      <w:r w:rsidR="00AB4633" w:rsidRPr="00404814">
        <w:rPr>
          <w:rFonts w:asciiTheme="majorBidi" w:hAnsiTheme="majorBidi" w:cstheme="majorBidi"/>
          <w:sz w:val="24"/>
          <w:szCs w:val="24"/>
          <w:lang w:val="en-US"/>
        </w:rPr>
        <w:t xml:space="preserve">masyarakat atau orang tua murid, </w:t>
      </w:r>
      <w:r w:rsidRPr="00404814">
        <w:rPr>
          <w:rFonts w:asciiTheme="majorBidi" w:hAnsiTheme="majorBidi" w:cstheme="majorBidi"/>
          <w:sz w:val="24"/>
          <w:szCs w:val="24"/>
          <w:lang w:val="en-US"/>
        </w:rPr>
        <w:t>pameran sekolah, kunjungan ke sekolah dan kunjungan ke rumah murid.</w:t>
      </w:r>
      <w:r w:rsidR="00AB4633"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Hubungan antara sekol</w:t>
      </w:r>
      <w:r w:rsidR="00AB4633" w:rsidRPr="00404814">
        <w:rPr>
          <w:rFonts w:asciiTheme="majorBidi" w:hAnsiTheme="majorBidi" w:cstheme="majorBidi"/>
          <w:sz w:val="24"/>
          <w:szCs w:val="24"/>
          <w:lang w:val="en-US"/>
        </w:rPr>
        <w:t>ah dan masyarakat memiliki</w:t>
      </w:r>
      <w:r w:rsidRPr="00404814">
        <w:rPr>
          <w:rFonts w:asciiTheme="majorBidi" w:hAnsiTheme="majorBidi" w:cstheme="majorBidi"/>
          <w:sz w:val="24"/>
          <w:szCs w:val="24"/>
          <w:lang w:val="en-US"/>
        </w:rPr>
        <w:t xml:space="preserve"> be</w:t>
      </w:r>
      <w:r w:rsidR="00AB4633" w:rsidRPr="00404814">
        <w:rPr>
          <w:rFonts w:asciiTheme="majorBidi" w:hAnsiTheme="majorBidi" w:cstheme="majorBidi"/>
          <w:sz w:val="24"/>
          <w:szCs w:val="24"/>
          <w:lang w:val="en-US"/>
        </w:rPr>
        <w:t xml:space="preserve">berapa jenis hubungan kerjasama. Misalnya, hubungan edukatif. Ini merupakan hubungan </w:t>
      </w:r>
      <w:r w:rsidRPr="00404814">
        <w:rPr>
          <w:rFonts w:asciiTheme="majorBidi" w:hAnsiTheme="majorBidi" w:cstheme="majorBidi"/>
          <w:sz w:val="24"/>
          <w:szCs w:val="24"/>
          <w:lang w:val="en-US"/>
        </w:rPr>
        <w:t xml:space="preserve">kerjasama dalam hal </w:t>
      </w:r>
      <w:r w:rsidRPr="00404814">
        <w:rPr>
          <w:rFonts w:asciiTheme="majorBidi" w:hAnsiTheme="majorBidi" w:cstheme="majorBidi"/>
          <w:sz w:val="24"/>
          <w:szCs w:val="24"/>
          <w:lang w:val="en-US"/>
        </w:rPr>
        <w:lastRenderedPageBreak/>
        <w:t>mendidik anak/murid antara guru di sekolah dan orang tua di keluarga. Hubung</w:t>
      </w:r>
      <w:r w:rsidR="00AB4633" w:rsidRPr="00404814">
        <w:rPr>
          <w:rFonts w:asciiTheme="majorBidi" w:hAnsiTheme="majorBidi" w:cstheme="majorBidi"/>
          <w:sz w:val="24"/>
          <w:szCs w:val="24"/>
          <w:lang w:val="en-US"/>
        </w:rPr>
        <w:t>an kultural kerjasama dengan</w:t>
      </w:r>
      <w:r w:rsidRPr="00404814">
        <w:rPr>
          <w:rFonts w:asciiTheme="majorBidi" w:hAnsiTheme="majorBidi" w:cstheme="majorBidi"/>
          <w:sz w:val="24"/>
          <w:szCs w:val="24"/>
          <w:lang w:val="en-US"/>
        </w:rPr>
        <w:t xml:space="preserve"> masyarakat yang memungkinkan adanya pembinaan serta pengembangan dalam bidang kebudayaan masyarakat tempat dimana berada.</w:t>
      </w:r>
      <w:r w:rsidR="00AB4633"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Hubungan sekolah dengan masyarakat untuk mendukung kegiatan secara optimal bukanlah hal yang mudah untuk dilakukan. Kadang orang tua murid tersebut memilki tujuan harapan d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kepentingan masing-masing yang sangat bervar</w:t>
      </w:r>
      <w:r w:rsidR="00095112" w:rsidRPr="00404814">
        <w:rPr>
          <w:rFonts w:asciiTheme="majorBidi" w:hAnsiTheme="majorBidi" w:cstheme="majorBidi"/>
          <w:sz w:val="24"/>
          <w:szCs w:val="24"/>
          <w:lang w:val="en-US"/>
        </w:rPr>
        <w:t>iasi. Kendala atau hambatanpun</w:t>
      </w:r>
      <w:r w:rsidRPr="00404814">
        <w:rPr>
          <w:rFonts w:asciiTheme="majorBidi" w:hAnsiTheme="majorBidi" w:cstheme="majorBidi"/>
          <w:sz w:val="24"/>
          <w:szCs w:val="24"/>
          <w:lang w:val="en-US"/>
        </w:rPr>
        <w:t xml:space="preserve"> ditemui dalam menyatukan persepsi, harapan dan kepentingan tersebut.</w:t>
      </w:r>
    </w:p>
    <w:p w:rsidR="00095112" w:rsidRPr="00404814" w:rsidRDefault="00935EEC" w:rsidP="00095112">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Salah satu ciri pengelolaan sekolah yang baik adalah keterlibatan orang tua yang tinggi dalam pendidikan sekolah, artinya sejauh mana masyarakat dapat berdaya dalam proses pendidikan di sekolah merupakan indikasi dari pengelolaan sekolah yang bersangkutan.</w:t>
      </w:r>
      <w:r w:rsidRPr="00404814">
        <w:rPr>
          <w:rFonts w:asciiTheme="majorBidi" w:hAnsiTheme="majorBidi" w:cstheme="majorBidi"/>
          <w:sz w:val="24"/>
          <w:szCs w:val="24"/>
        </w:rPr>
        <w:t xml:space="preserve"> </w:t>
      </w:r>
      <w:r w:rsidR="00642E66" w:rsidRPr="00404814">
        <w:rPr>
          <w:rFonts w:asciiTheme="majorBidi" w:hAnsiTheme="majorBidi" w:cstheme="majorBidi"/>
          <w:sz w:val="24"/>
          <w:szCs w:val="24"/>
          <w:lang w:val="en-US"/>
        </w:rPr>
        <w:t>Pemberdayaan masyarakat dalam pendidikan</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sangat</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dibutuhkan</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khususnya</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untuk</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menunjang</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penyelenggaraan sekolah</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yang</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baik.</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Tingkat</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partisipasi</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masyarakat</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dalam</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proses</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pendidikan</w:t>
      </w:r>
      <w:r w:rsidR="0002041D"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di sekolah ini nampaknya memberikan pengaruh yang besar bagi kemajuan sekolah, kualitas pelayanan pembelajaran di sekolah yang pada akhirnya akan berpengaruh terhadap kemajuan dan prestasi belajar anak-anak di sekolah.</w:t>
      </w:r>
      <w:r w:rsidR="00095112" w:rsidRPr="00404814">
        <w:rPr>
          <w:rFonts w:asciiTheme="majorBidi" w:hAnsiTheme="majorBidi" w:cstheme="majorBidi"/>
          <w:sz w:val="24"/>
          <w:szCs w:val="24"/>
          <w:lang w:val="en-US"/>
        </w:rPr>
        <w:t xml:space="preserve"> </w:t>
      </w:r>
      <w:r w:rsidR="00642E66" w:rsidRPr="00404814">
        <w:rPr>
          <w:rFonts w:asciiTheme="majorBidi" w:hAnsiTheme="majorBidi" w:cstheme="majorBidi"/>
          <w:sz w:val="24"/>
          <w:szCs w:val="24"/>
          <w:lang w:val="en-US"/>
        </w:rPr>
        <w:t>Dalam prakteknya</w:t>
      </w:r>
      <w:r w:rsidR="00095112" w:rsidRPr="00404814">
        <w:rPr>
          <w:rFonts w:asciiTheme="majorBidi" w:hAnsiTheme="majorBidi" w:cstheme="majorBidi"/>
          <w:sz w:val="24"/>
          <w:szCs w:val="24"/>
          <w:lang w:val="en-US"/>
        </w:rPr>
        <w:t>,</w:t>
      </w:r>
      <w:r w:rsidR="00642E66" w:rsidRPr="00404814">
        <w:rPr>
          <w:rFonts w:asciiTheme="majorBidi" w:hAnsiTheme="majorBidi" w:cstheme="majorBidi"/>
          <w:sz w:val="24"/>
          <w:szCs w:val="24"/>
          <w:lang w:val="en-US"/>
        </w:rPr>
        <w:t xml:space="preserve"> membangun hubungan sekolah dengan masyarakat dalam rangka meningkatkan keterlibatan atau partisipasi orang tua murid atau keluarga dalam pendidikan ditemui sejumlah hambatan. Berdasarkan hasil wawancara dengan bu Patimah selaku wakil kepal</w:t>
      </w:r>
      <w:r w:rsidR="00095112" w:rsidRPr="00404814">
        <w:rPr>
          <w:rFonts w:asciiTheme="majorBidi" w:hAnsiTheme="majorBidi" w:cstheme="majorBidi"/>
          <w:sz w:val="24"/>
          <w:szCs w:val="24"/>
          <w:lang w:val="en-US"/>
        </w:rPr>
        <w:t>a sekolah, beliau mengatakan hal berikut:</w:t>
      </w:r>
    </w:p>
    <w:p w:rsidR="00095112" w:rsidRPr="00404814" w:rsidRDefault="00095112" w:rsidP="00095112">
      <w:pPr>
        <w:spacing w:line="240" w:lineRule="auto"/>
        <w:ind w:firstLine="567"/>
        <w:contextualSpacing/>
        <w:jc w:val="both"/>
        <w:rPr>
          <w:rFonts w:asciiTheme="majorBidi" w:hAnsiTheme="majorBidi" w:cstheme="majorBidi"/>
          <w:sz w:val="24"/>
          <w:szCs w:val="24"/>
          <w:lang w:val="en-US"/>
        </w:rPr>
      </w:pPr>
    </w:p>
    <w:p w:rsidR="00095112" w:rsidRPr="00404814" w:rsidRDefault="00095112" w:rsidP="00095112">
      <w:pPr>
        <w:spacing w:line="240" w:lineRule="auto"/>
        <w:ind w:left="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Yang sulit bagi kita adalah menjalin</w:t>
      </w:r>
      <w:r w:rsidR="00642E66" w:rsidRPr="00404814">
        <w:rPr>
          <w:rFonts w:asciiTheme="majorBidi" w:hAnsiTheme="majorBidi" w:cstheme="majorBidi"/>
          <w:sz w:val="24"/>
          <w:szCs w:val="24"/>
          <w:lang w:val="en-US"/>
        </w:rPr>
        <w:t xml:space="preserve"> kerjasama dengan wali murid atau masyarakat yaitu ekonomi (kekurangan uang atau transport), kurang percaya diri, faktor antar generasi, faktor tuntutan waktu, faktor norma nilai dan budaya, faktor budaya serta pengalaman</w:t>
      </w:r>
      <w:r w:rsidRPr="00404814">
        <w:rPr>
          <w:rFonts w:asciiTheme="majorBidi" w:hAnsiTheme="majorBidi" w:cstheme="majorBidi"/>
          <w:sz w:val="24"/>
          <w:szCs w:val="24"/>
          <w:lang w:val="en-US"/>
        </w:rPr>
        <w:t xml:space="preserve"> masa lalu (pengalaman negatif </w:t>
      </w:r>
      <w:r w:rsidR="00642E66" w:rsidRPr="00404814">
        <w:rPr>
          <w:rFonts w:asciiTheme="majorBidi" w:hAnsiTheme="majorBidi" w:cstheme="majorBidi"/>
          <w:sz w:val="24"/>
          <w:szCs w:val="24"/>
          <w:lang w:val="en-US"/>
        </w:rPr>
        <w:t>dengan sekolah).</w:t>
      </w:r>
      <w:r w:rsidRPr="00404814">
        <w:rPr>
          <w:rFonts w:asciiTheme="majorBidi" w:hAnsiTheme="majorBidi" w:cstheme="majorBidi"/>
          <w:sz w:val="24"/>
          <w:szCs w:val="24"/>
          <w:lang w:val="en-US"/>
        </w:rPr>
        <w:t xml:space="preserve"> (Wawancara, Februari, 2021).</w:t>
      </w:r>
    </w:p>
    <w:p w:rsidR="00095112" w:rsidRPr="00404814" w:rsidRDefault="00095112" w:rsidP="00095112">
      <w:pPr>
        <w:spacing w:line="240" w:lineRule="auto"/>
        <w:ind w:firstLine="567"/>
        <w:contextualSpacing/>
        <w:jc w:val="both"/>
        <w:rPr>
          <w:rFonts w:asciiTheme="majorBidi" w:hAnsiTheme="majorBidi" w:cstheme="majorBidi"/>
          <w:sz w:val="24"/>
          <w:szCs w:val="24"/>
          <w:lang w:val="en-US"/>
        </w:rPr>
      </w:pPr>
    </w:p>
    <w:p w:rsidR="00642E66" w:rsidRPr="00404814" w:rsidRDefault="00642E66" w:rsidP="00095112">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Hambatan ini melalui pendapat guru dan kepala sekolah sebagai pelaksana hubung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maupu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dari</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pihak</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masyarakat</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sebagai</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subjek</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yang</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diajak</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terlibat langsung dalam kegiatan sekolah dalam rangka meningkatkan mutu, adapun hambatan tersebut ekonomi (kekurangan uang atau transport), kurang percaya diri, faktor antar generasi, faktor tuntutan waktu, faktor norma nilai dan budaya, faktor budaya serta pengalama</w:t>
      </w:r>
      <w:r w:rsidR="00095112" w:rsidRPr="00404814">
        <w:rPr>
          <w:rFonts w:asciiTheme="majorBidi" w:hAnsiTheme="majorBidi" w:cstheme="majorBidi"/>
          <w:sz w:val="24"/>
          <w:szCs w:val="24"/>
          <w:lang w:val="en-US"/>
        </w:rPr>
        <w:t>n masa lalu (pengalaman negatif</w:t>
      </w:r>
      <w:r w:rsidRPr="00404814">
        <w:rPr>
          <w:rFonts w:asciiTheme="majorBidi" w:hAnsiTheme="majorBidi" w:cstheme="majorBidi"/>
          <w:sz w:val="24"/>
          <w:szCs w:val="24"/>
          <w:lang w:val="en-US"/>
        </w:rPr>
        <w:t xml:space="preserve"> dengan sekolah).</w:t>
      </w:r>
    </w:p>
    <w:p w:rsidR="00095112" w:rsidRPr="00404814" w:rsidRDefault="00095112" w:rsidP="00095112">
      <w:pPr>
        <w:spacing w:line="240" w:lineRule="auto"/>
        <w:ind w:firstLine="567"/>
        <w:contextualSpacing/>
        <w:jc w:val="both"/>
        <w:rPr>
          <w:rFonts w:asciiTheme="majorBidi" w:hAnsiTheme="majorBidi" w:cstheme="majorBidi"/>
          <w:sz w:val="24"/>
          <w:szCs w:val="24"/>
          <w:lang w:val="en-US"/>
        </w:rPr>
      </w:pPr>
    </w:p>
    <w:p w:rsidR="00642E66" w:rsidRPr="00404814" w:rsidRDefault="00642E66" w:rsidP="00642E66">
      <w:pPr>
        <w:spacing w:line="240" w:lineRule="auto"/>
        <w:contextualSpacing/>
        <w:jc w:val="both"/>
        <w:rPr>
          <w:rFonts w:asciiTheme="majorBidi" w:hAnsiTheme="majorBidi" w:cstheme="majorBidi"/>
          <w:sz w:val="24"/>
          <w:szCs w:val="24"/>
          <w:lang w:val="en-US"/>
        </w:rPr>
      </w:pPr>
      <w:r w:rsidRPr="00404814">
        <w:rPr>
          <w:rFonts w:asciiTheme="majorBidi" w:hAnsiTheme="majorBidi" w:cstheme="majorBidi"/>
          <w:b/>
          <w:bCs/>
          <w:sz w:val="24"/>
          <w:szCs w:val="24"/>
          <w:lang w:val="en-US"/>
        </w:rPr>
        <w:t>Simpulan</w:t>
      </w:r>
    </w:p>
    <w:p w:rsidR="00642E66" w:rsidRPr="00404814" w:rsidRDefault="00642E66" w:rsidP="00935EEC">
      <w:pPr>
        <w:spacing w:line="240" w:lineRule="auto"/>
        <w:ind w:firstLine="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t>Dari uraian penelitian yang telah dilakukan dapat diambil beberapa kesimpulan, mengenai hambatan implementasi manajemen berbasis sekolah.</w:t>
      </w:r>
      <w:r w:rsidR="00095112" w:rsidRPr="00404814">
        <w:rPr>
          <w:rFonts w:asciiTheme="majorBidi" w:hAnsiTheme="majorBidi" w:cstheme="majorBidi"/>
          <w:sz w:val="24"/>
          <w:szCs w:val="24"/>
          <w:lang w:val="en-US"/>
        </w:rPr>
        <w:t xml:space="preserve"> Pertama, manajemen kurikulum sudah dilaksanakan dengan baik, namun </w:t>
      </w:r>
      <w:r w:rsidRPr="00404814">
        <w:rPr>
          <w:rFonts w:asciiTheme="majorBidi" w:hAnsiTheme="majorBidi" w:cstheme="majorBidi"/>
          <w:sz w:val="24"/>
          <w:szCs w:val="24"/>
          <w:lang w:val="en-US"/>
        </w:rPr>
        <w:t xml:space="preserve">prestasi belajar siswa </w:t>
      </w:r>
      <w:r w:rsidR="00095112" w:rsidRPr="00404814">
        <w:rPr>
          <w:rFonts w:asciiTheme="majorBidi" w:hAnsiTheme="majorBidi" w:cstheme="majorBidi"/>
          <w:sz w:val="24"/>
          <w:szCs w:val="24"/>
          <w:lang w:val="en-US"/>
        </w:rPr>
        <w:t xml:space="preserve">masih kurang maksimal. Ini </w:t>
      </w:r>
      <w:r w:rsidRPr="00404814">
        <w:rPr>
          <w:rFonts w:asciiTheme="majorBidi" w:hAnsiTheme="majorBidi" w:cstheme="majorBidi"/>
          <w:sz w:val="24"/>
          <w:szCs w:val="24"/>
          <w:lang w:val="en-US"/>
        </w:rPr>
        <w:t>disebabkan adanya faktor internal dan eksternal yang ada pada diri siswa.</w:t>
      </w:r>
      <w:r w:rsidR="00095112" w:rsidRPr="00404814">
        <w:rPr>
          <w:rFonts w:asciiTheme="majorBidi" w:hAnsiTheme="majorBidi" w:cstheme="majorBidi"/>
          <w:sz w:val="24"/>
          <w:szCs w:val="24"/>
          <w:lang w:val="en-US"/>
        </w:rPr>
        <w:t xml:space="preserve"> Kedua, manajemen </w:t>
      </w:r>
      <w:r w:rsidRPr="00404814">
        <w:rPr>
          <w:rFonts w:asciiTheme="majorBidi" w:hAnsiTheme="majorBidi" w:cstheme="majorBidi"/>
          <w:sz w:val="24"/>
          <w:szCs w:val="24"/>
          <w:lang w:val="en-US"/>
        </w:rPr>
        <w:t>Pendidik</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d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Kependidik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telah</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dilakuk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namum i</w:t>
      </w:r>
      <w:r w:rsidR="00095112" w:rsidRPr="00404814">
        <w:rPr>
          <w:rFonts w:asciiTheme="majorBidi" w:hAnsiTheme="majorBidi" w:cstheme="majorBidi"/>
          <w:sz w:val="24"/>
          <w:szCs w:val="24"/>
          <w:lang w:val="en-US"/>
        </w:rPr>
        <w:t>mplementasinya kurang maksimal.</w:t>
      </w:r>
      <w:r w:rsidR="00935EEC" w:rsidRPr="00404814">
        <w:t xml:space="preserve"> </w:t>
      </w:r>
      <w:r w:rsidR="00935EEC" w:rsidRPr="00404814">
        <w:rPr>
          <w:rFonts w:asciiTheme="majorBidi" w:hAnsiTheme="majorBidi" w:cstheme="majorBidi"/>
          <w:sz w:val="24"/>
          <w:szCs w:val="24"/>
          <w:lang w:val="en-US"/>
        </w:rPr>
        <w:t>Hal ini berkaitan dengan perubahan kualitas yang terus meningkat dalam manajemen pendidik dan staf kependidikan, serta rendahnya tingkat kualifikasi dan kompetensi beberapa guru dan tenaga kependidikan di organisasi tersebut</w:t>
      </w:r>
      <w:r w:rsidRPr="00404814">
        <w:rPr>
          <w:rFonts w:asciiTheme="majorBidi" w:hAnsiTheme="majorBidi" w:cstheme="majorBidi"/>
          <w:sz w:val="24"/>
          <w:szCs w:val="24"/>
          <w:lang w:val="en-US"/>
        </w:rPr>
        <w:t>, rendahnya kesejahteraan yang diperoleh tenaga pendidik dan kependidikan, dan pengelolaan pendidik dan kependidikan masalah personal pendidik dan kependidikan diisi atau ditempati oleh orang-orang yang tidak memenuhi syarat sebagai guru.</w:t>
      </w:r>
      <w:r w:rsidR="00095112" w:rsidRPr="00404814">
        <w:rPr>
          <w:rFonts w:asciiTheme="majorBidi" w:hAnsiTheme="majorBidi" w:cstheme="majorBidi"/>
          <w:sz w:val="24"/>
          <w:szCs w:val="24"/>
          <w:lang w:val="en-US"/>
        </w:rPr>
        <w:t xml:space="preserve"> Ketiga, manajemen kesiswaan </w:t>
      </w:r>
      <w:r w:rsidRPr="00404814">
        <w:rPr>
          <w:rFonts w:asciiTheme="majorBidi" w:hAnsiTheme="majorBidi" w:cstheme="majorBidi"/>
          <w:sz w:val="24"/>
          <w:szCs w:val="24"/>
          <w:lang w:val="en-US"/>
        </w:rPr>
        <w:t xml:space="preserve">sudah dilakukan, namun </w:t>
      </w:r>
      <w:r w:rsidR="00095112" w:rsidRPr="00404814">
        <w:rPr>
          <w:rFonts w:asciiTheme="majorBidi" w:hAnsiTheme="majorBidi" w:cstheme="majorBidi"/>
          <w:sz w:val="24"/>
          <w:szCs w:val="24"/>
          <w:lang w:val="en-US"/>
        </w:rPr>
        <w:t xml:space="preserve">pendanaan untuk kegiatan-kegiatan siswa masih kurang. Keempat, manajemen keuangan telah </w:t>
      </w:r>
      <w:r w:rsidRPr="00404814">
        <w:rPr>
          <w:rFonts w:asciiTheme="majorBidi" w:hAnsiTheme="majorBidi" w:cstheme="majorBidi"/>
          <w:sz w:val="24"/>
          <w:szCs w:val="24"/>
          <w:lang w:val="en-US"/>
        </w:rPr>
        <w:t>d</w:t>
      </w:r>
      <w:r w:rsidR="00095112" w:rsidRPr="00404814">
        <w:rPr>
          <w:rFonts w:asciiTheme="majorBidi" w:hAnsiTheme="majorBidi" w:cstheme="majorBidi"/>
          <w:sz w:val="24"/>
          <w:szCs w:val="24"/>
          <w:lang w:val="en-US"/>
        </w:rPr>
        <w:t xml:space="preserve">ilakukan, namun keuangan minim. Banyak </w:t>
      </w:r>
      <w:r w:rsidRPr="00404814">
        <w:rPr>
          <w:rFonts w:asciiTheme="majorBidi" w:hAnsiTheme="majorBidi" w:cstheme="majorBidi"/>
          <w:sz w:val="24"/>
          <w:szCs w:val="24"/>
          <w:lang w:val="en-US"/>
        </w:rPr>
        <w:t>hambatan yang terjadi yaitu siswa menunggak pembayaran sekolah bahkan tidak</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membayar sama</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sekali</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terhadap iuran</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yang</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telah</w:t>
      </w:r>
      <w:r w:rsidR="0002041D" w:rsidRPr="00404814">
        <w:rPr>
          <w:rFonts w:asciiTheme="majorBidi" w:hAnsiTheme="majorBidi" w:cstheme="majorBidi"/>
          <w:sz w:val="24"/>
          <w:szCs w:val="24"/>
          <w:lang w:val="en-US"/>
        </w:rPr>
        <w:t xml:space="preserve"> </w:t>
      </w:r>
      <w:r w:rsidRPr="00404814">
        <w:rPr>
          <w:rFonts w:asciiTheme="majorBidi" w:hAnsiTheme="majorBidi" w:cstheme="majorBidi"/>
          <w:sz w:val="24"/>
          <w:szCs w:val="24"/>
          <w:lang w:val="en-US"/>
        </w:rPr>
        <w:t>ditetapkan karena kekurangan ekonomi orang tua siswa.</w:t>
      </w:r>
      <w:r w:rsidR="00095112" w:rsidRPr="00404814">
        <w:rPr>
          <w:rFonts w:asciiTheme="majorBidi" w:hAnsiTheme="majorBidi" w:cstheme="majorBidi"/>
          <w:sz w:val="24"/>
          <w:szCs w:val="24"/>
          <w:lang w:val="en-US"/>
        </w:rPr>
        <w:t xml:space="preserve"> Kelima, peningkatan manajemen sarana dan prasarana telah dilakukan </w:t>
      </w:r>
      <w:r w:rsidRPr="00404814">
        <w:rPr>
          <w:rFonts w:asciiTheme="majorBidi" w:hAnsiTheme="majorBidi" w:cstheme="majorBidi"/>
          <w:sz w:val="24"/>
          <w:szCs w:val="24"/>
          <w:lang w:val="en-US"/>
        </w:rPr>
        <w:t>akan tetapi tidak da</w:t>
      </w:r>
      <w:r w:rsidR="00095112" w:rsidRPr="00404814">
        <w:rPr>
          <w:rFonts w:asciiTheme="majorBidi" w:hAnsiTheme="majorBidi" w:cstheme="majorBidi"/>
          <w:sz w:val="24"/>
          <w:szCs w:val="24"/>
          <w:lang w:val="en-US"/>
        </w:rPr>
        <w:t xml:space="preserve">pat menunjang prestasi belajar. Sarana </w:t>
      </w:r>
      <w:r w:rsidRPr="00404814">
        <w:rPr>
          <w:rFonts w:asciiTheme="majorBidi" w:hAnsiTheme="majorBidi" w:cstheme="majorBidi"/>
          <w:sz w:val="24"/>
          <w:szCs w:val="24"/>
          <w:lang w:val="en-US"/>
        </w:rPr>
        <w:t xml:space="preserve">yang dimiliki kurang memadai sehingga system </w:t>
      </w:r>
      <w:r w:rsidRPr="00404814">
        <w:rPr>
          <w:rFonts w:asciiTheme="majorBidi" w:hAnsiTheme="majorBidi" w:cstheme="majorBidi"/>
          <w:sz w:val="24"/>
          <w:szCs w:val="24"/>
          <w:lang w:val="en-US"/>
        </w:rPr>
        <w:lastRenderedPageBreak/>
        <w:t>pemakaian dilakukan secara bergilir.</w:t>
      </w:r>
      <w:r w:rsidR="00095112" w:rsidRPr="00404814">
        <w:rPr>
          <w:rFonts w:asciiTheme="majorBidi" w:hAnsiTheme="majorBidi" w:cstheme="majorBidi"/>
          <w:sz w:val="24"/>
          <w:szCs w:val="24"/>
          <w:lang w:val="en-US"/>
        </w:rPr>
        <w:t xml:space="preserve"> Keenam, sekolah </w:t>
      </w:r>
      <w:r w:rsidRPr="00404814">
        <w:rPr>
          <w:rFonts w:asciiTheme="majorBidi" w:hAnsiTheme="majorBidi" w:cstheme="majorBidi"/>
          <w:sz w:val="24"/>
          <w:szCs w:val="24"/>
          <w:lang w:val="en-US"/>
        </w:rPr>
        <w:t xml:space="preserve">telah melakukan manajemen </w:t>
      </w:r>
      <w:r w:rsidR="00095112" w:rsidRPr="00404814">
        <w:rPr>
          <w:rFonts w:asciiTheme="majorBidi" w:hAnsiTheme="majorBidi" w:cstheme="majorBidi"/>
          <w:sz w:val="24"/>
          <w:szCs w:val="24"/>
          <w:lang w:val="en-US"/>
        </w:rPr>
        <w:t>hubungan sekolah dan masyarakat.</w:t>
      </w:r>
      <w:r w:rsidRPr="00404814">
        <w:rPr>
          <w:rFonts w:asciiTheme="majorBidi" w:hAnsiTheme="majorBidi" w:cstheme="majorBidi"/>
          <w:sz w:val="24"/>
          <w:szCs w:val="24"/>
          <w:lang w:val="en-US"/>
        </w:rPr>
        <w:t xml:space="preserve"> </w:t>
      </w:r>
      <w:r w:rsidR="00095112" w:rsidRPr="00404814">
        <w:rPr>
          <w:rFonts w:asciiTheme="majorBidi" w:hAnsiTheme="majorBidi" w:cstheme="majorBidi"/>
          <w:sz w:val="24"/>
          <w:szCs w:val="24"/>
          <w:lang w:val="en-US"/>
        </w:rPr>
        <w:t xml:space="preserve">Akan </w:t>
      </w:r>
      <w:r w:rsidRPr="00404814">
        <w:rPr>
          <w:rFonts w:asciiTheme="majorBidi" w:hAnsiTheme="majorBidi" w:cstheme="majorBidi"/>
          <w:sz w:val="24"/>
          <w:szCs w:val="24"/>
          <w:lang w:val="en-US"/>
        </w:rPr>
        <w:t>tetapi</w:t>
      </w:r>
      <w:r w:rsidR="00095112" w:rsidRPr="00404814">
        <w:rPr>
          <w:rFonts w:asciiTheme="majorBidi" w:hAnsiTheme="majorBidi" w:cstheme="majorBidi"/>
          <w:sz w:val="24"/>
          <w:szCs w:val="24"/>
          <w:lang w:val="en-US"/>
        </w:rPr>
        <w:t>,</w:t>
      </w:r>
      <w:r w:rsidRPr="00404814">
        <w:rPr>
          <w:rFonts w:asciiTheme="majorBidi" w:hAnsiTheme="majorBidi" w:cstheme="majorBidi"/>
          <w:sz w:val="24"/>
          <w:szCs w:val="24"/>
          <w:lang w:val="en-US"/>
        </w:rPr>
        <w:t xml:space="preserve"> komunikasi yan</w:t>
      </w:r>
      <w:r w:rsidR="00095112" w:rsidRPr="00404814">
        <w:rPr>
          <w:rFonts w:asciiTheme="majorBidi" w:hAnsiTheme="majorBidi" w:cstheme="majorBidi"/>
          <w:sz w:val="24"/>
          <w:szCs w:val="24"/>
          <w:lang w:val="en-US"/>
        </w:rPr>
        <w:t xml:space="preserve">g terjalin belum sesuai harapan </w:t>
      </w:r>
      <w:r w:rsidRPr="00404814">
        <w:rPr>
          <w:rFonts w:asciiTheme="majorBidi" w:hAnsiTheme="majorBidi" w:cstheme="majorBidi"/>
          <w:sz w:val="24"/>
          <w:szCs w:val="24"/>
          <w:lang w:val="en-US"/>
        </w:rPr>
        <w:t>(kekurangan uang atau transport), kurang percaya diri, faktor antar generasi, faktor tuntutan waktu, faktor norma nilai dan budaya, faktor budaya serta pengalama</w:t>
      </w:r>
      <w:r w:rsidR="00095112" w:rsidRPr="00404814">
        <w:rPr>
          <w:rFonts w:asciiTheme="majorBidi" w:hAnsiTheme="majorBidi" w:cstheme="majorBidi"/>
          <w:sz w:val="24"/>
          <w:szCs w:val="24"/>
          <w:lang w:val="en-US"/>
        </w:rPr>
        <w:t>n masa lalu (pengalaman negatif</w:t>
      </w:r>
      <w:r w:rsidRPr="00404814">
        <w:rPr>
          <w:rFonts w:asciiTheme="majorBidi" w:hAnsiTheme="majorBidi" w:cstheme="majorBidi"/>
          <w:sz w:val="24"/>
          <w:szCs w:val="24"/>
          <w:lang w:val="en-US"/>
        </w:rPr>
        <w:t xml:space="preserve"> dengan sekolah).</w:t>
      </w:r>
    </w:p>
    <w:p w:rsidR="00CD58E2" w:rsidRPr="00404814" w:rsidRDefault="00CD58E2" w:rsidP="00CD58E2">
      <w:pPr>
        <w:spacing w:line="240" w:lineRule="auto"/>
        <w:contextualSpacing/>
        <w:jc w:val="both"/>
        <w:rPr>
          <w:rFonts w:asciiTheme="majorBidi" w:hAnsiTheme="majorBidi" w:cstheme="majorBidi"/>
          <w:sz w:val="24"/>
          <w:szCs w:val="24"/>
          <w:lang w:val="en-US"/>
        </w:rPr>
      </w:pPr>
    </w:p>
    <w:p w:rsidR="00CD58E2" w:rsidRPr="00404814" w:rsidRDefault="00CD58E2" w:rsidP="00CD58E2">
      <w:pPr>
        <w:spacing w:line="240" w:lineRule="auto"/>
        <w:contextualSpacing/>
        <w:jc w:val="both"/>
        <w:rPr>
          <w:rFonts w:asciiTheme="majorBidi" w:hAnsiTheme="majorBidi" w:cstheme="majorBidi"/>
          <w:sz w:val="24"/>
          <w:szCs w:val="24"/>
          <w:lang w:val="en-US"/>
        </w:rPr>
      </w:pPr>
      <w:r w:rsidRPr="00404814">
        <w:rPr>
          <w:rFonts w:asciiTheme="majorBidi" w:hAnsiTheme="majorBidi" w:cstheme="majorBidi"/>
          <w:b/>
          <w:bCs/>
          <w:sz w:val="24"/>
          <w:szCs w:val="24"/>
          <w:lang w:val="en-US"/>
        </w:rPr>
        <w:t>Referensi</w:t>
      </w:r>
    </w:p>
    <w:p w:rsidR="00DE7D4A" w:rsidRPr="00404814" w:rsidRDefault="00CD58E2" w:rsidP="00DE7D4A">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04814">
        <w:rPr>
          <w:rFonts w:asciiTheme="majorBidi" w:hAnsiTheme="majorBidi" w:cstheme="majorBidi"/>
          <w:sz w:val="24"/>
          <w:szCs w:val="24"/>
          <w:lang w:val="en-US"/>
        </w:rPr>
        <w:fldChar w:fldCharType="begin" w:fldLock="1"/>
      </w:r>
      <w:r w:rsidRPr="00404814">
        <w:rPr>
          <w:rFonts w:asciiTheme="majorBidi" w:hAnsiTheme="majorBidi" w:cstheme="majorBidi"/>
          <w:sz w:val="24"/>
          <w:szCs w:val="24"/>
          <w:lang w:val="en-US"/>
        </w:rPr>
        <w:instrText xml:space="preserve">ADDIN Mendeley Bibliography CSL_BIBLIOGRAPHY </w:instrText>
      </w:r>
      <w:r w:rsidRPr="00404814">
        <w:rPr>
          <w:rFonts w:asciiTheme="majorBidi" w:hAnsiTheme="majorBidi" w:cstheme="majorBidi"/>
          <w:sz w:val="24"/>
          <w:szCs w:val="24"/>
          <w:lang w:val="en-US"/>
        </w:rPr>
        <w:fldChar w:fldCharType="separate"/>
      </w:r>
      <w:r w:rsidR="00DE7D4A" w:rsidRPr="00404814">
        <w:rPr>
          <w:rFonts w:ascii="Times New Roman" w:hAnsi="Times New Roman" w:cs="Times New Roman"/>
          <w:noProof/>
          <w:sz w:val="24"/>
          <w:szCs w:val="24"/>
        </w:rPr>
        <w:t xml:space="preserve">Admin, A., &amp; Zaman, B. (2017). Pembinaan Karakter Siswa Melalui Pelaksanaan Shalat Sunnah Dhuha di Sekolah Dasar Islam Terpadu Nur Hidayah Surakarta. </w:t>
      </w:r>
      <w:r w:rsidR="00DE7D4A" w:rsidRPr="00404814">
        <w:rPr>
          <w:rFonts w:ascii="Times New Roman" w:hAnsi="Times New Roman" w:cs="Times New Roman"/>
          <w:i/>
          <w:iCs/>
          <w:noProof/>
          <w:sz w:val="24"/>
          <w:szCs w:val="24"/>
        </w:rPr>
        <w:t>TAMADDUN</w:t>
      </w:r>
      <w:r w:rsidR="00DE7D4A" w:rsidRPr="00404814">
        <w:rPr>
          <w:rFonts w:ascii="Times New Roman" w:hAnsi="Times New Roman" w:cs="Times New Roman"/>
          <w:noProof/>
          <w:sz w:val="24"/>
          <w:szCs w:val="24"/>
        </w:rPr>
        <w:t xml:space="preserve">, </w:t>
      </w:r>
      <w:r w:rsidR="00DE7D4A" w:rsidRPr="00404814">
        <w:rPr>
          <w:rFonts w:ascii="Times New Roman" w:hAnsi="Times New Roman" w:cs="Times New Roman"/>
          <w:i/>
          <w:iCs/>
          <w:noProof/>
          <w:sz w:val="24"/>
          <w:szCs w:val="24"/>
        </w:rPr>
        <w:t>18</w:t>
      </w:r>
      <w:r w:rsidR="00DE7D4A" w:rsidRPr="00404814">
        <w:rPr>
          <w:rFonts w:ascii="Times New Roman" w:hAnsi="Times New Roman" w:cs="Times New Roman"/>
          <w:noProof/>
          <w:sz w:val="24"/>
          <w:szCs w:val="24"/>
        </w:rPr>
        <w:t>(2), 1. https://doi.org/10.30587/tamaddun.v0i0.88</w:t>
      </w:r>
    </w:p>
    <w:p w:rsidR="00DE7D4A" w:rsidRPr="00404814" w:rsidRDefault="00DE7D4A" w:rsidP="00DE7D4A">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04814">
        <w:rPr>
          <w:rFonts w:ascii="Times New Roman" w:hAnsi="Times New Roman" w:cs="Times New Roman"/>
          <w:noProof/>
          <w:sz w:val="24"/>
          <w:szCs w:val="24"/>
        </w:rPr>
        <w:t xml:space="preserve">Ajefri, F. (2017). Efektifitas Kepemimpinan dalam Manajemen Berbasis Madrasah. </w:t>
      </w:r>
      <w:r w:rsidRPr="00404814">
        <w:rPr>
          <w:rFonts w:ascii="Times New Roman" w:hAnsi="Times New Roman" w:cs="Times New Roman"/>
          <w:i/>
          <w:iCs/>
          <w:noProof/>
          <w:sz w:val="24"/>
          <w:szCs w:val="24"/>
        </w:rPr>
        <w:t>Al-Idarah : Jurnal Kependidikan Islam</w:t>
      </w:r>
      <w:r w:rsidRPr="00404814">
        <w:rPr>
          <w:rFonts w:ascii="Times New Roman" w:hAnsi="Times New Roman" w:cs="Times New Roman"/>
          <w:noProof/>
          <w:sz w:val="24"/>
          <w:szCs w:val="24"/>
        </w:rPr>
        <w:t xml:space="preserve">, </w:t>
      </w:r>
      <w:r w:rsidRPr="00404814">
        <w:rPr>
          <w:rFonts w:ascii="Times New Roman" w:hAnsi="Times New Roman" w:cs="Times New Roman"/>
          <w:i/>
          <w:iCs/>
          <w:noProof/>
          <w:sz w:val="24"/>
          <w:szCs w:val="24"/>
        </w:rPr>
        <w:t>7</w:t>
      </w:r>
      <w:r w:rsidRPr="00404814">
        <w:rPr>
          <w:rFonts w:ascii="Times New Roman" w:hAnsi="Times New Roman" w:cs="Times New Roman"/>
          <w:noProof/>
          <w:sz w:val="24"/>
          <w:szCs w:val="24"/>
        </w:rPr>
        <w:t>(2), 99–119. https://doi.org/10.24042/ALIDARAH.V7I2.2265</w:t>
      </w:r>
    </w:p>
    <w:p w:rsidR="00DE7D4A" w:rsidRPr="00404814" w:rsidRDefault="00DE7D4A" w:rsidP="00DE7D4A">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04814">
        <w:rPr>
          <w:rFonts w:ascii="Times New Roman" w:hAnsi="Times New Roman" w:cs="Times New Roman"/>
          <w:noProof/>
          <w:sz w:val="24"/>
          <w:szCs w:val="24"/>
        </w:rPr>
        <w:t xml:space="preserve">Akbar, M. A. (2019). Konsep Manajemen Berbasis Sekolah dan Implementasinya. </w:t>
      </w:r>
      <w:r w:rsidRPr="00404814">
        <w:rPr>
          <w:rFonts w:ascii="Times New Roman" w:hAnsi="Times New Roman" w:cs="Times New Roman"/>
          <w:i/>
          <w:iCs/>
          <w:noProof/>
          <w:sz w:val="24"/>
          <w:szCs w:val="24"/>
        </w:rPr>
        <w:t>PAEDAGOG</w:t>
      </w:r>
      <w:r w:rsidRPr="00404814">
        <w:rPr>
          <w:rFonts w:ascii="Times New Roman" w:hAnsi="Times New Roman" w:cs="Times New Roman"/>
          <w:noProof/>
          <w:sz w:val="24"/>
          <w:szCs w:val="24"/>
        </w:rPr>
        <w:t xml:space="preserve">, </w:t>
      </w:r>
      <w:r w:rsidRPr="00404814">
        <w:rPr>
          <w:rFonts w:ascii="Times New Roman" w:hAnsi="Times New Roman" w:cs="Times New Roman"/>
          <w:i/>
          <w:iCs/>
          <w:noProof/>
          <w:sz w:val="24"/>
          <w:szCs w:val="24"/>
        </w:rPr>
        <w:t>2</w:t>
      </w:r>
      <w:r w:rsidRPr="00404814">
        <w:rPr>
          <w:rFonts w:ascii="Times New Roman" w:hAnsi="Times New Roman" w:cs="Times New Roman"/>
          <w:noProof/>
          <w:sz w:val="24"/>
          <w:szCs w:val="24"/>
        </w:rPr>
        <w:t>(1). http://jurnal.staitapaktuan.ac.id/index.php/paedagog/article/view/101</w:t>
      </w:r>
    </w:p>
    <w:p w:rsidR="00DE7D4A" w:rsidRPr="00404814" w:rsidRDefault="00DE7D4A" w:rsidP="00DE7D4A">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04814">
        <w:rPr>
          <w:rFonts w:ascii="Times New Roman" w:hAnsi="Times New Roman" w:cs="Times New Roman"/>
          <w:noProof/>
          <w:sz w:val="24"/>
          <w:szCs w:val="24"/>
        </w:rPr>
        <w:t xml:space="preserve">Arifin, Z. (2020). Paradigma Studi Manajemen Berbasis Madrasah dan Guru Profesional. </w:t>
      </w:r>
      <w:r w:rsidRPr="00404814">
        <w:rPr>
          <w:rFonts w:ascii="Times New Roman" w:hAnsi="Times New Roman" w:cs="Times New Roman"/>
          <w:i/>
          <w:iCs/>
          <w:noProof/>
          <w:sz w:val="24"/>
          <w:szCs w:val="24"/>
        </w:rPr>
        <w:t>Muróbbî: Jurnal Ilmu Pendidikan</w:t>
      </w:r>
      <w:r w:rsidRPr="00404814">
        <w:rPr>
          <w:rFonts w:ascii="Times New Roman" w:hAnsi="Times New Roman" w:cs="Times New Roman"/>
          <w:noProof/>
          <w:sz w:val="24"/>
          <w:szCs w:val="24"/>
        </w:rPr>
        <w:t xml:space="preserve">, </w:t>
      </w:r>
      <w:r w:rsidRPr="00404814">
        <w:rPr>
          <w:rFonts w:ascii="Times New Roman" w:hAnsi="Times New Roman" w:cs="Times New Roman"/>
          <w:i/>
          <w:iCs/>
          <w:noProof/>
          <w:sz w:val="24"/>
          <w:szCs w:val="24"/>
        </w:rPr>
        <w:t>4</w:t>
      </w:r>
      <w:r w:rsidRPr="00404814">
        <w:rPr>
          <w:rFonts w:ascii="Times New Roman" w:hAnsi="Times New Roman" w:cs="Times New Roman"/>
          <w:noProof/>
          <w:sz w:val="24"/>
          <w:szCs w:val="24"/>
        </w:rPr>
        <w:t>(1), 121–150. http://jurnal.iaibafa.ac.id/index.php/murobbi/article/view/305</w:t>
      </w:r>
    </w:p>
    <w:p w:rsidR="00DE7D4A" w:rsidRPr="00404814" w:rsidRDefault="00DE7D4A" w:rsidP="00DE7D4A">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04814">
        <w:rPr>
          <w:rFonts w:ascii="Times New Roman" w:hAnsi="Times New Roman" w:cs="Times New Roman"/>
          <w:noProof/>
          <w:sz w:val="24"/>
          <w:szCs w:val="24"/>
        </w:rPr>
        <w:t xml:space="preserve">Ary, D., Jacobs, L. C., Sorensen, C. K., Walker, D. A., &amp; Razavieh, A. (2010). Introduction to research in education. In </w:t>
      </w:r>
      <w:r w:rsidRPr="00404814">
        <w:rPr>
          <w:rFonts w:ascii="Times New Roman" w:hAnsi="Times New Roman" w:cs="Times New Roman"/>
          <w:i/>
          <w:iCs/>
          <w:noProof/>
          <w:sz w:val="24"/>
          <w:szCs w:val="24"/>
        </w:rPr>
        <w:t>Measurement</w:t>
      </w:r>
      <w:r w:rsidRPr="00404814">
        <w:rPr>
          <w:rFonts w:ascii="Times New Roman" w:hAnsi="Times New Roman" w:cs="Times New Roman"/>
          <w:noProof/>
          <w:sz w:val="24"/>
          <w:szCs w:val="24"/>
        </w:rPr>
        <w:t xml:space="preserve"> (8th ed., Vol. 4, Issue 43). Wadsworth, Cengage Learning. https://doi.org/10.1017/CBO9781107415324.004</w:t>
      </w:r>
    </w:p>
    <w:p w:rsidR="00DE7D4A" w:rsidRPr="00404814" w:rsidRDefault="00DE7D4A" w:rsidP="00DE7D4A">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04814">
        <w:rPr>
          <w:rFonts w:ascii="Times New Roman" w:hAnsi="Times New Roman" w:cs="Times New Roman"/>
          <w:noProof/>
          <w:sz w:val="24"/>
          <w:szCs w:val="24"/>
        </w:rPr>
        <w:t xml:space="preserve">Bahri, S. (2019). Pendidikan Madrasah Berbasis 4.0 dalam Bingkai Manajemen Mutu. </w:t>
      </w:r>
      <w:r w:rsidRPr="00404814">
        <w:rPr>
          <w:rFonts w:ascii="Times New Roman" w:hAnsi="Times New Roman" w:cs="Times New Roman"/>
          <w:i/>
          <w:iCs/>
          <w:noProof/>
          <w:sz w:val="24"/>
          <w:szCs w:val="24"/>
        </w:rPr>
        <w:t>Edugama: Jurnal Kependidikan Dan Sosial Keagamaan</w:t>
      </w:r>
      <w:r w:rsidRPr="00404814">
        <w:rPr>
          <w:rFonts w:ascii="Times New Roman" w:hAnsi="Times New Roman" w:cs="Times New Roman"/>
          <w:noProof/>
          <w:sz w:val="24"/>
          <w:szCs w:val="24"/>
        </w:rPr>
        <w:t xml:space="preserve">, </w:t>
      </w:r>
      <w:r w:rsidRPr="00404814">
        <w:rPr>
          <w:rFonts w:ascii="Times New Roman" w:hAnsi="Times New Roman" w:cs="Times New Roman"/>
          <w:i/>
          <w:iCs/>
          <w:noProof/>
          <w:sz w:val="24"/>
          <w:szCs w:val="24"/>
        </w:rPr>
        <w:t>5</w:t>
      </w:r>
      <w:r w:rsidRPr="00404814">
        <w:rPr>
          <w:rFonts w:ascii="Times New Roman" w:hAnsi="Times New Roman" w:cs="Times New Roman"/>
          <w:noProof/>
          <w:sz w:val="24"/>
          <w:szCs w:val="24"/>
        </w:rPr>
        <w:t>(1), 115–154. https://doi.org/10.32923/edugama.v5i1.962</w:t>
      </w:r>
    </w:p>
    <w:p w:rsidR="00DE7D4A" w:rsidRPr="00404814" w:rsidRDefault="00DE7D4A" w:rsidP="00DE7D4A">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04814">
        <w:rPr>
          <w:rFonts w:ascii="Times New Roman" w:hAnsi="Times New Roman" w:cs="Times New Roman"/>
          <w:noProof/>
          <w:sz w:val="24"/>
          <w:szCs w:val="24"/>
        </w:rPr>
        <w:t xml:space="preserve">Fitzpatrick, K. R. (2012). School-based management and arts education: Lessons from chicago. </w:t>
      </w:r>
      <w:r w:rsidRPr="00404814">
        <w:rPr>
          <w:rFonts w:ascii="Times New Roman" w:hAnsi="Times New Roman" w:cs="Times New Roman"/>
          <w:i/>
          <w:iCs/>
          <w:noProof/>
          <w:sz w:val="24"/>
          <w:szCs w:val="24"/>
        </w:rPr>
        <w:t>Arts Education Policy Review</w:t>
      </w:r>
      <w:r w:rsidRPr="00404814">
        <w:rPr>
          <w:rFonts w:ascii="Times New Roman" w:hAnsi="Times New Roman" w:cs="Times New Roman"/>
          <w:noProof/>
          <w:sz w:val="24"/>
          <w:szCs w:val="24"/>
        </w:rPr>
        <w:t xml:space="preserve">, </w:t>
      </w:r>
      <w:r w:rsidRPr="00404814">
        <w:rPr>
          <w:rFonts w:ascii="Times New Roman" w:hAnsi="Times New Roman" w:cs="Times New Roman"/>
          <w:i/>
          <w:iCs/>
          <w:noProof/>
          <w:sz w:val="24"/>
          <w:szCs w:val="24"/>
        </w:rPr>
        <w:t>113</w:t>
      </w:r>
      <w:r w:rsidRPr="00404814">
        <w:rPr>
          <w:rFonts w:ascii="Times New Roman" w:hAnsi="Times New Roman" w:cs="Times New Roman"/>
          <w:noProof/>
          <w:sz w:val="24"/>
          <w:szCs w:val="24"/>
        </w:rPr>
        <w:t>(3), 106–111. https://doi.org/10.1080/10632913.2012.687340</w:t>
      </w:r>
    </w:p>
    <w:p w:rsidR="00DE7D4A" w:rsidRPr="00404814" w:rsidRDefault="00DE7D4A" w:rsidP="00DE7D4A">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04814">
        <w:rPr>
          <w:rFonts w:ascii="Times New Roman" w:hAnsi="Times New Roman" w:cs="Times New Roman"/>
          <w:noProof/>
          <w:sz w:val="24"/>
          <w:szCs w:val="24"/>
        </w:rPr>
        <w:t xml:space="preserve">Fraenkel, J. R., Wallen, N. E., &amp; Hyun, H. H. (2012). </w:t>
      </w:r>
      <w:r w:rsidRPr="00404814">
        <w:rPr>
          <w:rFonts w:ascii="Times New Roman" w:hAnsi="Times New Roman" w:cs="Times New Roman"/>
          <w:i/>
          <w:iCs/>
          <w:noProof/>
          <w:sz w:val="24"/>
          <w:szCs w:val="24"/>
        </w:rPr>
        <w:t>How to design and evaluate research in education</w:t>
      </w:r>
      <w:r w:rsidRPr="00404814">
        <w:rPr>
          <w:rFonts w:ascii="Times New Roman" w:hAnsi="Times New Roman" w:cs="Times New Roman"/>
          <w:noProof/>
          <w:sz w:val="24"/>
          <w:szCs w:val="24"/>
        </w:rPr>
        <w:t>. McGraw-Hill Companies, Inc. https://doi.org/10.1017/CBO9781107415324.004</w:t>
      </w:r>
    </w:p>
    <w:p w:rsidR="00DE7D4A" w:rsidRPr="00404814" w:rsidRDefault="00DE7D4A" w:rsidP="00DE7D4A">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04814">
        <w:rPr>
          <w:rFonts w:ascii="Times New Roman" w:hAnsi="Times New Roman" w:cs="Times New Roman"/>
          <w:noProof/>
          <w:sz w:val="24"/>
          <w:szCs w:val="24"/>
        </w:rPr>
        <w:t xml:space="preserve">Gall, M. D., Gall, J. P., &amp; Borg, W. R. (2003). </w:t>
      </w:r>
      <w:r w:rsidRPr="00404814">
        <w:rPr>
          <w:rFonts w:ascii="Times New Roman" w:hAnsi="Times New Roman" w:cs="Times New Roman"/>
          <w:i/>
          <w:iCs/>
          <w:noProof/>
          <w:sz w:val="24"/>
          <w:szCs w:val="24"/>
        </w:rPr>
        <w:t>Educational research: An introduction</w:t>
      </w:r>
      <w:r w:rsidRPr="00404814">
        <w:rPr>
          <w:rFonts w:ascii="Times New Roman" w:hAnsi="Times New Roman" w:cs="Times New Roman"/>
          <w:noProof/>
          <w:sz w:val="24"/>
          <w:szCs w:val="24"/>
        </w:rPr>
        <w:t xml:space="preserve"> (7th ed.). Allyn and Bacon.</w:t>
      </w:r>
    </w:p>
    <w:p w:rsidR="00DE7D4A" w:rsidRPr="00404814" w:rsidRDefault="00DE7D4A" w:rsidP="00DE7D4A">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04814">
        <w:rPr>
          <w:rFonts w:ascii="Times New Roman" w:hAnsi="Times New Roman" w:cs="Times New Roman"/>
          <w:noProof/>
          <w:sz w:val="24"/>
          <w:szCs w:val="24"/>
        </w:rPr>
        <w:t xml:space="preserve">Hakim, M. N. (2016). Implementasi Manajemen Berbasis Sekolah Dalam Mewujudkan Sekolah Islam Unggulan. </w:t>
      </w:r>
      <w:r w:rsidRPr="00404814">
        <w:rPr>
          <w:rFonts w:ascii="Times New Roman" w:hAnsi="Times New Roman" w:cs="Times New Roman"/>
          <w:i/>
          <w:iCs/>
          <w:noProof/>
          <w:sz w:val="24"/>
          <w:szCs w:val="24"/>
        </w:rPr>
        <w:t>Nidhomul Haq : Jurnal Manajemen Pendidikan Islam</w:t>
      </w:r>
      <w:r w:rsidRPr="00404814">
        <w:rPr>
          <w:rFonts w:ascii="Times New Roman" w:hAnsi="Times New Roman" w:cs="Times New Roman"/>
          <w:noProof/>
          <w:sz w:val="24"/>
          <w:szCs w:val="24"/>
        </w:rPr>
        <w:t xml:space="preserve">, </w:t>
      </w:r>
      <w:r w:rsidRPr="00404814">
        <w:rPr>
          <w:rFonts w:ascii="Times New Roman" w:hAnsi="Times New Roman" w:cs="Times New Roman"/>
          <w:i/>
          <w:iCs/>
          <w:noProof/>
          <w:sz w:val="24"/>
          <w:szCs w:val="24"/>
        </w:rPr>
        <w:t>1</w:t>
      </w:r>
      <w:r w:rsidRPr="00404814">
        <w:rPr>
          <w:rFonts w:ascii="Times New Roman" w:hAnsi="Times New Roman" w:cs="Times New Roman"/>
          <w:noProof/>
          <w:sz w:val="24"/>
          <w:szCs w:val="24"/>
        </w:rPr>
        <w:t>(2), 104–114. https://doi.org/10.31538/NDH.V1I2.7</w:t>
      </w:r>
    </w:p>
    <w:p w:rsidR="00DE7D4A" w:rsidRPr="00404814" w:rsidRDefault="00DE7D4A" w:rsidP="00DE7D4A">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04814">
        <w:rPr>
          <w:rFonts w:ascii="Times New Roman" w:hAnsi="Times New Roman" w:cs="Times New Roman"/>
          <w:noProof/>
          <w:sz w:val="24"/>
          <w:szCs w:val="24"/>
        </w:rPr>
        <w:t xml:space="preserve">Jakob, A. (2001). Möglichkeiten und grenzen der triangulation quantitativer und qualitativer daten am beispiel der ( re- ) konstruktion einer typologie erwerbsbiographischer sicherheitskonzepte. </w:t>
      </w:r>
      <w:r w:rsidRPr="00404814">
        <w:rPr>
          <w:rFonts w:ascii="Times New Roman" w:hAnsi="Times New Roman" w:cs="Times New Roman"/>
          <w:i/>
          <w:iCs/>
          <w:noProof/>
          <w:sz w:val="24"/>
          <w:szCs w:val="24"/>
        </w:rPr>
        <w:t>Forum: Qualitative Sozial Forschung</w:t>
      </w:r>
      <w:r w:rsidRPr="00404814">
        <w:rPr>
          <w:rFonts w:ascii="Times New Roman" w:hAnsi="Times New Roman" w:cs="Times New Roman"/>
          <w:noProof/>
          <w:sz w:val="24"/>
          <w:szCs w:val="24"/>
        </w:rPr>
        <w:t xml:space="preserve">, </w:t>
      </w:r>
      <w:r w:rsidRPr="00404814">
        <w:rPr>
          <w:rFonts w:ascii="Times New Roman" w:hAnsi="Times New Roman" w:cs="Times New Roman"/>
          <w:i/>
          <w:iCs/>
          <w:noProof/>
          <w:sz w:val="24"/>
          <w:szCs w:val="24"/>
        </w:rPr>
        <w:t>2</w:t>
      </w:r>
      <w:r w:rsidRPr="00404814">
        <w:rPr>
          <w:rFonts w:ascii="Times New Roman" w:hAnsi="Times New Roman" w:cs="Times New Roman"/>
          <w:noProof/>
          <w:sz w:val="24"/>
          <w:szCs w:val="24"/>
        </w:rPr>
        <w:t>(1), 1–29.</w:t>
      </w:r>
    </w:p>
    <w:p w:rsidR="00DE7D4A" w:rsidRPr="00404814" w:rsidRDefault="00DE7D4A" w:rsidP="00DE7D4A">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04814">
        <w:rPr>
          <w:rFonts w:ascii="Times New Roman" w:hAnsi="Times New Roman" w:cs="Times New Roman"/>
          <w:noProof/>
          <w:sz w:val="24"/>
          <w:szCs w:val="24"/>
        </w:rPr>
        <w:t xml:space="preserve">Kavani, R., &amp; Amjadiparvar, A. (2018). The effect of strategy-based instruction on motivation, self-regulated learning, and reading comprehension ability of Iranian EFL learning. </w:t>
      </w:r>
      <w:r w:rsidRPr="00404814">
        <w:rPr>
          <w:rFonts w:ascii="Times New Roman" w:hAnsi="Times New Roman" w:cs="Times New Roman"/>
          <w:i/>
          <w:iCs/>
          <w:noProof/>
          <w:sz w:val="24"/>
          <w:szCs w:val="24"/>
        </w:rPr>
        <w:t>Cogent Education</w:t>
      </w:r>
      <w:r w:rsidRPr="00404814">
        <w:rPr>
          <w:rFonts w:ascii="Times New Roman" w:hAnsi="Times New Roman" w:cs="Times New Roman"/>
          <w:noProof/>
          <w:sz w:val="24"/>
          <w:szCs w:val="24"/>
        </w:rPr>
        <w:t xml:space="preserve">, </w:t>
      </w:r>
      <w:r w:rsidRPr="00404814">
        <w:rPr>
          <w:rFonts w:ascii="Times New Roman" w:hAnsi="Times New Roman" w:cs="Times New Roman"/>
          <w:i/>
          <w:iCs/>
          <w:noProof/>
          <w:sz w:val="24"/>
          <w:szCs w:val="24"/>
        </w:rPr>
        <w:t>5</w:t>
      </w:r>
      <w:r w:rsidRPr="00404814">
        <w:rPr>
          <w:rFonts w:ascii="Times New Roman" w:hAnsi="Times New Roman" w:cs="Times New Roman"/>
          <w:noProof/>
          <w:sz w:val="24"/>
          <w:szCs w:val="24"/>
        </w:rPr>
        <w:t>(1), 1556196. https://doi.org/10.1080/2331186X.2018.1556196</w:t>
      </w:r>
    </w:p>
    <w:p w:rsidR="00DE7D4A" w:rsidRPr="00404814" w:rsidRDefault="00DE7D4A" w:rsidP="00DE7D4A">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04814">
        <w:rPr>
          <w:rFonts w:ascii="Times New Roman" w:hAnsi="Times New Roman" w:cs="Times New Roman"/>
          <w:noProof/>
          <w:sz w:val="24"/>
          <w:szCs w:val="24"/>
        </w:rPr>
        <w:t xml:space="preserve">Kristiawan, M., &amp; Asvio, N. (2018). Pengelolaan Administrasi Madrasah Tsanawiyah Negeri Dalam Meningkatkan Kualitas Pendidikan Madrasah. </w:t>
      </w:r>
      <w:r w:rsidRPr="00404814">
        <w:rPr>
          <w:rFonts w:ascii="Times New Roman" w:hAnsi="Times New Roman" w:cs="Times New Roman"/>
          <w:i/>
          <w:iCs/>
          <w:noProof/>
          <w:sz w:val="24"/>
          <w:szCs w:val="24"/>
        </w:rPr>
        <w:t>Kelola: Jurnal Manajemen Pendidikan</w:t>
      </w:r>
      <w:r w:rsidRPr="00404814">
        <w:rPr>
          <w:rFonts w:ascii="Times New Roman" w:hAnsi="Times New Roman" w:cs="Times New Roman"/>
          <w:noProof/>
          <w:sz w:val="24"/>
          <w:szCs w:val="24"/>
        </w:rPr>
        <w:t xml:space="preserve">, </w:t>
      </w:r>
      <w:r w:rsidRPr="00404814">
        <w:rPr>
          <w:rFonts w:ascii="Times New Roman" w:hAnsi="Times New Roman" w:cs="Times New Roman"/>
          <w:i/>
          <w:iCs/>
          <w:noProof/>
          <w:sz w:val="24"/>
          <w:szCs w:val="24"/>
        </w:rPr>
        <w:t>5</w:t>
      </w:r>
      <w:r w:rsidRPr="00404814">
        <w:rPr>
          <w:rFonts w:ascii="Times New Roman" w:hAnsi="Times New Roman" w:cs="Times New Roman"/>
          <w:noProof/>
          <w:sz w:val="24"/>
          <w:szCs w:val="24"/>
        </w:rPr>
        <w:t>(1), 86–95. https://doi.org/10.24246/j.jk.2018.v5.i1.p86-95</w:t>
      </w:r>
    </w:p>
    <w:p w:rsidR="00DE7D4A" w:rsidRPr="00404814" w:rsidRDefault="00DE7D4A" w:rsidP="00DE7D4A">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04814">
        <w:rPr>
          <w:rFonts w:ascii="Times New Roman" w:hAnsi="Times New Roman" w:cs="Times New Roman"/>
          <w:noProof/>
          <w:sz w:val="24"/>
          <w:szCs w:val="24"/>
        </w:rPr>
        <w:t xml:space="preserve">Kurnia, R. (2018). Konsep Manajemen Berbasis Sekolah (MBS) dan Implementasinya. </w:t>
      </w:r>
      <w:r w:rsidRPr="00404814">
        <w:rPr>
          <w:rFonts w:ascii="Times New Roman" w:hAnsi="Times New Roman" w:cs="Times New Roman"/>
          <w:i/>
          <w:iCs/>
          <w:noProof/>
          <w:sz w:val="24"/>
          <w:szCs w:val="24"/>
        </w:rPr>
        <w:t>FITRA</w:t>
      </w:r>
      <w:r w:rsidRPr="00404814">
        <w:rPr>
          <w:rFonts w:ascii="Times New Roman" w:hAnsi="Times New Roman" w:cs="Times New Roman"/>
          <w:noProof/>
          <w:sz w:val="24"/>
          <w:szCs w:val="24"/>
        </w:rPr>
        <w:t xml:space="preserve">, </w:t>
      </w:r>
      <w:r w:rsidRPr="00404814">
        <w:rPr>
          <w:rFonts w:ascii="Times New Roman" w:hAnsi="Times New Roman" w:cs="Times New Roman"/>
          <w:i/>
          <w:iCs/>
          <w:noProof/>
          <w:sz w:val="24"/>
          <w:szCs w:val="24"/>
        </w:rPr>
        <w:t>2</w:t>
      </w:r>
      <w:r w:rsidRPr="00404814">
        <w:rPr>
          <w:rFonts w:ascii="Times New Roman" w:hAnsi="Times New Roman" w:cs="Times New Roman"/>
          <w:noProof/>
          <w:sz w:val="24"/>
          <w:szCs w:val="24"/>
        </w:rPr>
        <w:t>(2). http://jurnal.staitapaktuan.ac.id/index.php/fitra/article/view/33</w:t>
      </w:r>
    </w:p>
    <w:p w:rsidR="00DE7D4A" w:rsidRPr="00404814" w:rsidRDefault="00DE7D4A" w:rsidP="00DE7D4A">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04814">
        <w:rPr>
          <w:rFonts w:ascii="Times New Roman" w:hAnsi="Times New Roman" w:cs="Times New Roman"/>
          <w:noProof/>
          <w:sz w:val="24"/>
          <w:szCs w:val="24"/>
        </w:rPr>
        <w:t xml:space="preserve">Miles, M. B., Huberman, A. M., &amp; Saldana, J. (2014). </w:t>
      </w:r>
      <w:r w:rsidRPr="00404814">
        <w:rPr>
          <w:rFonts w:ascii="Times New Roman" w:hAnsi="Times New Roman" w:cs="Times New Roman"/>
          <w:i/>
          <w:iCs/>
          <w:noProof/>
          <w:sz w:val="24"/>
          <w:szCs w:val="24"/>
        </w:rPr>
        <w:t>Qualitative data analysis: A methods sourcebook</w:t>
      </w:r>
      <w:r w:rsidRPr="00404814">
        <w:rPr>
          <w:rFonts w:ascii="Times New Roman" w:hAnsi="Times New Roman" w:cs="Times New Roman"/>
          <w:noProof/>
          <w:sz w:val="24"/>
          <w:szCs w:val="24"/>
        </w:rPr>
        <w:t>. SAGE Publications, Inc.</w:t>
      </w:r>
    </w:p>
    <w:p w:rsidR="00DE7D4A" w:rsidRPr="00404814" w:rsidRDefault="00DE7D4A" w:rsidP="00DE7D4A">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04814">
        <w:rPr>
          <w:rFonts w:ascii="Times New Roman" w:hAnsi="Times New Roman" w:cs="Times New Roman"/>
          <w:noProof/>
          <w:sz w:val="24"/>
          <w:szCs w:val="24"/>
        </w:rPr>
        <w:lastRenderedPageBreak/>
        <w:t xml:space="preserve">Murray, J. (2015). Practical Teaching Strategies for Students with Autism Spectrum Disorder: A Review of the Literature. In </w:t>
      </w:r>
      <w:r w:rsidRPr="00404814">
        <w:rPr>
          <w:rFonts w:ascii="Times New Roman" w:hAnsi="Times New Roman" w:cs="Times New Roman"/>
          <w:i/>
          <w:iCs/>
          <w:noProof/>
          <w:sz w:val="24"/>
          <w:szCs w:val="24"/>
        </w:rPr>
        <w:t>BU Journal of Graduate Studies in Education</w:t>
      </w:r>
      <w:r w:rsidRPr="00404814">
        <w:rPr>
          <w:rFonts w:ascii="Times New Roman" w:hAnsi="Times New Roman" w:cs="Times New Roman"/>
          <w:noProof/>
          <w:sz w:val="24"/>
          <w:szCs w:val="24"/>
        </w:rPr>
        <w:t xml:space="preserve"> (Vol. 7, Issue 2). Brandon University. 270 18th Street, Brandon, Manitoba R7A6A9. Tel: 204-727-9616; e-mail: facultyed@brandonu.ca; Web site: https://www.brandonu.ca/master-education/journal/.</w:t>
      </w:r>
    </w:p>
    <w:p w:rsidR="00DE7D4A" w:rsidRPr="00404814" w:rsidRDefault="00DE7D4A" w:rsidP="00DE7D4A">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04814">
        <w:rPr>
          <w:rFonts w:ascii="Times New Roman" w:hAnsi="Times New Roman" w:cs="Times New Roman"/>
          <w:noProof/>
          <w:sz w:val="24"/>
          <w:szCs w:val="24"/>
        </w:rPr>
        <w:t xml:space="preserve">Nasution, S. N., &amp; Pasaribu, S. E. (2020). Pengaruh Pengawasan, Motivasi dan Disiplin Terhadap Kinerja Guru pada Yayasan Pendidikan Islam Terpadu Kuntum Bumi Rantauprapat. </w:t>
      </w:r>
      <w:r w:rsidRPr="00404814">
        <w:rPr>
          <w:rFonts w:ascii="Times New Roman" w:hAnsi="Times New Roman" w:cs="Times New Roman"/>
          <w:i/>
          <w:iCs/>
          <w:noProof/>
          <w:sz w:val="24"/>
          <w:szCs w:val="24"/>
        </w:rPr>
        <w:t>Maneggio: Jurnal Ilmiah Magister Manajemen</w:t>
      </w:r>
      <w:r w:rsidRPr="00404814">
        <w:rPr>
          <w:rFonts w:ascii="Times New Roman" w:hAnsi="Times New Roman" w:cs="Times New Roman"/>
          <w:noProof/>
          <w:sz w:val="24"/>
          <w:szCs w:val="24"/>
        </w:rPr>
        <w:t xml:space="preserve">, </w:t>
      </w:r>
      <w:r w:rsidRPr="00404814">
        <w:rPr>
          <w:rFonts w:ascii="Times New Roman" w:hAnsi="Times New Roman" w:cs="Times New Roman"/>
          <w:i/>
          <w:iCs/>
          <w:noProof/>
          <w:sz w:val="24"/>
          <w:szCs w:val="24"/>
        </w:rPr>
        <w:t>3</w:t>
      </w:r>
      <w:r w:rsidRPr="00404814">
        <w:rPr>
          <w:rFonts w:ascii="Times New Roman" w:hAnsi="Times New Roman" w:cs="Times New Roman"/>
          <w:noProof/>
          <w:sz w:val="24"/>
          <w:szCs w:val="24"/>
        </w:rPr>
        <w:t>(1), 75–91. https://doi.org/10.30596/maneggio.v3i1.4741</w:t>
      </w:r>
    </w:p>
    <w:p w:rsidR="00DE7D4A" w:rsidRPr="00404814" w:rsidRDefault="00DE7D4A" w:rsidP="00DE7D4A">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04814">
        <w:rPr>
          <w:rFonts w:ascii="Times New Roman" w:hAnsi="Times New Roman" w:cs="Times New Roman"/>
          <w:noProof/>
          <w:sz w:val="24"/>
          <w:szCs w:val="24"/>
        </w:rPr>
        <w:t xml:space="preserve">Pasaribu, A. (2017). Implementasi Manajemen Berbasis Sekolah Dalam Pencapaian Tujuan Pendidikan Nasional Di Madrasah. </w:t>
      </w:r>
      <w:r w:rsidRPr="00404814">
        <w:rPr>
          <w:rFonts w:ascii="Times New Roman" w:hAnsi="Times New Roman" w:cs="Times New Roman"/>
          <w:i/>
          <w:iCs/>
          <w:noProof/>
          <w:sz w:val="24"/>
          <w:szCs w:val="24"/>
        </w:rPr>
        <w:t>EduTech: Jurnal Ilmu Pendidikan Dan Ilmu Sosial</w:t>
      </w:r>
      <w:r w:rsidRPr="00404814">
        <w:rPr>
          <w:rFonts w:ascii="Times New Roman" w:hAnsi="Times New Roman" w:cs="Times New Roman"/>
          <w:noProof/>
          <w:sz w:val="24"/>
          <w:szCs w:val="24"/>
        </w:rPr>
        <w:t xml:space="preserve">, </w:t>
      </w:r>
      <w:r w:rsidRPr="00404814">
        <w:rPr>
          <w:rFonts w:ascii="Times New Roman" w:hAnsi="Times New Roman" w:cs="Times New Roman"/>
          <w:i/>
          <w:iCs/>
          <w:noProof/>
          <w:sz w:val="24"/>
          <w:szCs w:val="24"/>
        </w:rPr>
        <w:t>3</w:t>
      </w:r>
      <w:r w:rsidRPr="00404814">
        <w:rPr>
          <w:rFonts w:ascii="Times New Roman" w:hAnsi="Times New Roman" w:cs="Times New Roman"/>
          <w:noProof/>
          <w:sz w:val="24"/>
          <w:szCs w:val="24"/>
        </w:rPr>
        <w:t>(1). https://doi.org/10.30596/EDUTECH.V3I1.984</w:t>
      </w:r>
    </w:p>
    <w:p w:rsidR="00DE7D4A" w:rsidRPr="00404814" w:rsidRDefault="00DE7D4A" w:rsidP="00DE7D4A">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04814">
        <w:rPr>
          <w:rFonts w:ascii="Times New Roman" w:hAnsi="Times New Roman" w:cs="Times New Roman"/>
          <w:noProof/>
          <w:sz w:val="24"/>
          <w:szCs w:val="24"/>
        </w:rPr>
        <w:t xml:space="preserve">Richards, J. C. (2001). </w:t>
      </w:r>
      <w:r w:rsidRPr="00404814">
        <w:rPr>
          <w:rFonts w:ascii="Times New Roman" w:hAnsi="Times New Roman" w:cs="Times New Roman"/>
          <w:i/>
          <w:iCs/>
          <w:noProof/>
          <w:sz w:val="24"/>
          <w:szCs w:val="24"/>
        </w:rPr>
        <w:t>Curriculum Development in Language Teaching</w:t>
      </w:r>
      <w:r w:rsidRPr="00404814">
        <w:rPr>
          <w:rFonts w:ascii="Times New Roman" w:hAnsi="Times New Roman" w:cs="Times New Roman"/>
          <w:noProof/>
          <w:sz w:val="24"/>
          <w:szCs w:val="24"/>
        </w:rPr>
        <w:t>. Cambridge University Press.</w:t>
      </w:r>
    </w:p>
    <w:p w:rsidR="00DE7D4A" w:rsidRPr="00404814" w:rsidRDefault="00DE7D4A" w:rsidP="00DE7D4A">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04814">
        <w:rPr>
          <w:rFonts w:ascii="Times New Roman" w:hAnsi="Times New Roman" w:cs="Times New Roman"/>
          <w:noProof/>
          <w:sz w:val="24"/>
          <w:szCs w:val="24"/>
        </w:rPr>
        <w:t xml:space="preserve">Tan, C., Chua, C. S. K., &amp; Goh, O. (2015). Rethinking the Framework for 21st-Century Education: Toward a Communitarian Conception. </w:t>
      </w:r>
      <w:r w:rsidRPr="00404814">
        <w:rPr>
          <w:rFonts w:ascii="Times New Roman" w:hAnsi="Times New Roman" w:cs="Times New Roman"/>
          <w:i/>
          <w:iCs/>
          <w:noProof/>
          <w:sz w:val="24"/>
          <w:szCs w:val="24"/>
        </w:rPr>
        <w:t>Educational Forum</w:t>
      </w:r>
      <w:r w:rsidRPr="00404814">
        <w:rPr>
          <w:rFonts w:ascii="Times New Roman" w:hAnsi="Times New Roman" w:cs="Times New Roman"/>
          <w:noProof/>
          <w:sz w:val="24"/>
          <w:szCs w:val="24"/>
        </w:rPr>
        <w:t xml:space="preserve">, </w:t>
      </w:r>
      <w:r w:rsidRPr="00404814">
        <w:rPr>
          <w:rFonts w:ascii="Times New Roman" w:hAnsi="Times New Roman" w:cs="Times New Roman"/>
          <w:i/>
          <w:iCs/>
          <w:noProof/>
          <w:sz w:val="24"/>
          <w:szCs w:val="24"/>
        </w:rPr>
        <w:t>79</w:t>
      </w:r>
      <w:r w:rsidRPr="00404814">
        <w:rPr>
          <w:rFonts w:ascii="Times New Roman" w:hAnsi="Times New Roman" w:cs="Times New Roman"/>
          <w:noProof/>
          <w:sz w:val="24"/>
          <w:szCs w:val="24"/>
        </w:rPr>
        <w:t>(3), 307–320. https://doi.org/10.1080/00131725.2015.1037511</w:t>
      </w:r>
    </w:p>
    <w:p w:rsidR="00DE7D4A" w:rsidRPr="00404814" w:rsidRDefault="00DE7D4A" w:rsidP="00DE7D4A">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04814">
        <w:rPr>
          <w:rFonts w:ascii="Times New Roman" w:hAnsi="Times New Roman" w:cs="Times New Roman"/>
          <w:noProof/>
          <w:sz w:val="24"/>
          <w:szCs w:val="24"/>
        </w:rPr>
        <w:t xml:space="preserve">Umam, M. K. (2019). Komite Madrasah dalam Konteks Manajemen Mutu Terpadu Pendidikan Islam. </w:t>
      </w:r>
      <w:r w:rsidRPr="00404814">
        <w:rPr>
          <w:rFonts w:ascii="Times New Roman" w:hAnsi="Times New Roman" w:cs="Times New Roman"/>
          <w:i/>
          <w:iCs/>
          <w:noProof/>
          <w:sz w:val="24"/>
          <w:szCs w:val="24"/>
        </w:rPr>
        <w:t>Al-Hikmah: Jurnal Kependidikan Dan Syariah</w:t>
      </w:r>
      <w:r w:rsidRPr="00404814">
        <w:rPr>
          <w:rFonts w:ascii="Times New Roman" w:hAnsi="Times New Roman" w:cs="Times New Roman"/>
          <w:noProof/>
          <w:sz w:val="24"/>
          <w:szCs w:val="24"/>
        </w:rPr>
        <w:t xml:space="preserve">, </w:t>
      </w:r>
      <w:r w:rsidRPr="00404814">
        <w:rPr>
          <w:rFonts w:ascii="Times New Roman" w:hAnsi="Times New Roman" w:cs="Times New Roman"/>
          <w:i/>
          <w:iCs/>
          <w:noProof/>
          <w:sz w:val="24"/>
          <w:szCs w:val="24"/>
        </w:rPr>
        <w:t>7</w:t>
      </w:r>
      <w:r w:rsidRPr="00404814">
        <w:rPr>
          <w:rFonts w:ascii="Times New Roman" w:hAnsi="Times New Roman" w:cs="Times New Roman"/>
          <w:noProof/>
          <w:sz w:val="24"/>
          <w:szCs w:val="24"/>
        </w:rPr>
        <w:t>(1), 39–56. http://jurnal.staiba.ac.id/index.php/Al-Hikmah/article/view/87</w:t>
      </w:r>
    </w:p>
    <w:p w:rsidR="00DE7D4A" w:rsidRPr="00404814" w:rsidRDefault="00DE7D4A" w:rsidP="00DE7D4A">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04814">
        <w:rPr>
          <w:rFonts w:ascii="Times New Roman" w:hAnsi="Times New Roman" w:cs="Times New Roman"/>
          <w:noProof/>
          <w:sz w:val="24"/>
          <w:szCs w:val="24"/>
        </w:rPr>
        <w:t xml:space="preserve">Uyun, M., Daheri, M., Sutarto, Nashori, F., Warsah, I., &amp; Morganna, R. (2021). Parenting styles in dealing with children’s online gaming routines. </w:t>
      </w:r>
      <w:r w:rsidRPr="00404814">
        <w:rPr>
          <w:rFonts w:ascii="Times New Roman" w:hAnsi="Times New Roman" w:cs="Times New Roman"/>
          <w:i/>
          <w:iCs/>
          <w:noProof/>
          <w:sz w:val="24"/>
          <w:szCs w:val="24"/>
        </w:rPr>
        <w:t>Elementary Education Online</w:t>
      </w:r>
      <w:r w:rsidRPr="00404814">
        <w:rPr>
          <w:rFonts w:ascii="Times New Roman" w:hAnsi="Times New Roman" w:cs="Times New Roman"/>
          <w:noProof/>
          <w:sz w:val="24"/>
          <w:szCs w:val="24"/>
        </w:rPr>
        <w:t xml:space="preserve">, </w:t>
      </w:r>
      <w:r w:rsidRPr="00404814">
        <w:rPr>
          <w:rFonts w:ascii="Times New Roman" w:hAnsi="Times New Roman" w:cs="Times New Roman"/>
          <w:i/>
          <w:iCs/>
          <w:noProof/>
          <w:sz w:val="24"/>
          <w:szCs w:val="24"/>
        </w:rPr>
        <w:t>20</w:t>
      </w:r>
      <w:r w:rsidRPr="00404814">
        <w:rPr>
          <w:rFonts w:ascii="Times New Roman" w:hAnsi="Times New Roman" w:cs="Times New Roman"/>
          <w:noProof/>
          <w:sz w:val="24"/>
          <w:szCs w:val="24"/>
        </w:rPr>
        <w:t>(2), 44–53. https://doi.org/10.17051/ilkonline.2021.02.08</w:t>
      </w:r>
    </w:p>
    <w:p w:rsidR="00DE7D4A" w:rsidRPr="00404814" w:rsidRDefault="00DE7D4A" w:rsidP="00DE7D4A">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04814">
        <w:rPr>
          <w:rFonts w:ascii="Times New Roman" w:hAnsi="Times New Roman" w:cs="Times New Roman"/>
          <w:noProof/>
          <w:sz w:val="24"/>
          <w:szCs w:val="24"/>
        </w:rPr>
        <w:t xml:space="preserve">Warsah, I. (2018). Pendidikan Keimanan Sebagai Basis Kecerdasan Sosial Peserta Didik: Telaah Psikologi Islami. </w:t>
      </w:r>
      <w:r w:rsidRPr="00404814">
        <w:rPr>
          <w:rFonts w:ascii="Times New Roman" w:hAnsi="Times New Roman" w:cs="Times New Roman"/>
          <w:i/>
          <w:iCs/>
          <w:noProof/>
          <w:sz w:val="24"/>
          <w:szCs w:val="24"/>
        </w:rPr>
        <w:t>Psikis : Jurnal Psikologi Islami</w:t>
      </w:r>
      <w:r w:rsidRPr="00404814">
        <w:rPr>
          <w:rFonts w:ascii="Times New Roman" w:hAnsi="Times New Roman" w:cs="Times New Roman"/>
          <w:noProof/>
          <w:sz w:val="24"/>
          <w:szCs w:val="24"/>
        </w:rPr>
        <w:t xml:space="preserve">, </w:t>
      </w:r>
      <w:r w:rsidRPr="00404814">
        <w:rPr>
          <w:rFonts w:ascii="Times New Roman" w:hAnsi="Times New Roman" w:cs="Times New Roman"/>
          <w:i/>
          <w:iCs/>
          <w:noProof/>
          <w:sz w:val="24"/>
          <w:szCs w:val="24"/>
        </w:rPr>
        <w:t>4</w:t>
      </w:r>
      <w:r w:rsidRPr="00404814">
        <w:rPr>
          <w:rFonts w:ascii="Times New Roman" w:hAnsi="Times New Roman" w:cs="Times New Roman"/>
          <w:noProof/>
          <w:sz w:val="24"/>
          <w:szCs w:val="24"/>
        </w:rPr>
        <w:t>(1), 1–16. https://doi.org/10.19109/psikis.v4i1.2156</w:t>
      </w:r>
    </w:p>
    <w:p w:rsidR="00DE7D4A" w:rsidRPr="00404814" w:rsidRDefault="00DE7D4A" w:rsidP="00DE7D4A">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04814">
        <w:rPr>
          <w:rFonts w:ascii="Times New Roman" w:hAnsi="Times New Roman" w:cs="Times New Roman"/>
          <w:noProof/>
          <w:sz w:val="24"/>
          <w:szCs w:val="24"/>
        </w:rPr>
        <w:t xml:space="preserve">Warsah, I. (2020a). Forgiveness Viewed from Positive Psychology and Islam. </w:t>
      </w:r>
      <w:r w:rsidRPr="00404814">
        <w:rPr>
          <w:rFonts w:ascii="Times New Roman" w:hAnsi="Times New Roman" w:cs="Times New Roman"/>
          <w:i/>
          <w:iCs/>
          <w:noProof/>
          <w:sz w:val="24"/>
          <w:szCs w:val="24"/>
        </w:rPr>
        <w:t>Islamic Guidance and Counseling Journal</w:t>
      </w:r>
      <w:r w:rsidRPr="00404814">
        <w:rPr>
          <w:rFonts w:ascii="Times New Roman" w:hAnsi="Times New Roman" w:cs="Times New Roman"/>
          <w:noProof/>
          <w:sz w:val="24"/>
          <w:szCs w:val="24"/>
        </w:rPr>
        <w:t xml:space="preserve">, </w:t>
      </w:r>
      <w:r w:rsidRPr="00404814">
        <w:rPr>
          <w:rFonts w:ascii="Times New Roman" w:hAnsi="Times New Roman" w:cs="Times New Roman"/>
          <w:i/>
          <w:iCs/>
          <w:noProof/>
          <w:sz w:val="24"/>
          <w:szCs w:val="24"/>
        </w:rPr>
        <w:t>3</w:t>
      </w:r>
      <w:r w:rsidRPr="00404814">
        <w:rPr>
          <w:rFonts w:ascii="Times New Roman" w:hAnsi="Times New Roman" w:cs="Times New Roman"/>
          <w:noProof/>
          <w:sz w:val="24"/>
          <w:szCs w:val="24"/>
        </w:rPr>
        <w:t>(2), 2614–1566. https://doi.org/10.25217/igcj.v3i2.878</w:t>
      </w:r>
    </w:p>
    <w:p w:rsidR="00DE7D4A" w:rsidRPr="00404814" w:rsidRDefault="00DE7D4A" w:rsidP="00DE7D4A">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04814">
        <w:rPr>
          <w:rFonts w:ascii="Times New Roman" w:hAnsi="Times New Roman" w:cs="Times New Roman"/>
          <w:noProof/>
          <w:sz w:val="24"/>
          <w:szCs w:val="24"/>
        </w:rPr>
        <w:t xml:space="preserve">Warsah, I. (2020b). Religious Educators: A Psychological Study of Qur’anic Verses regarding al-Rahmah. </w:t>
      </w:r>
      <w:r w:rsidRPr="00404814">
        <w:rPr>
          <w:rFonts w:ascii="Times New Roman" w:hAnsi="Times New Roman" w:cs="Times New Roman"/>
          <w:i/>
          <w:iCs/>
          <w:noProof/>
          <w:sz w:val="24"/>
          <w:szCs w:val="24"/>
        </w:rPr>
        <w:t>Al Quds</w:t>
      </w:r>
      <w:r w:rsidRPr="00404814">
        <w:rPr>
          <w:rFonts w:ascii="Times New Roman" w:hAnsi="Times New Roman" w:cs="Times New Roman"/>
          <w:noProof/>
          <w:sz w:val="24"/>
          <w:szCs w:val="24"/>
        </w:rPr>
        <w:t xml:space="preserve">, </w:t>
      </w:r>
      <w:r w:rsidRPr="00404814">
        <w:rPr>
          <w:rFonts w:ascii="Times New Roman" w:hAnsi="Times New Roman" w:cs="Times New Roman"/>
          <w:i/>
          <w:iCs/>
          <w:noProof/>
          <w:sz w:val="24"/>
          <w:szCs w:val="24"/>
        </w:rPr>
        <w:t>4</w:t>
      </w:r>
      <w:r w:rsidRPr="00404814">
        <w:rPr>
          <w:rFonts w:ascii="Times New Roman" w:hAnsi="Times New Roman" w:cs="Times New Roman"/>
          <w:noProof/>
          <w:sz w:val="24"/>
          <w:szCs w:val="24"/>
        </w:rPr>
        <w:t>(2), 275–298. https://doi.org/10.29240/alquds.v4i2.1762</w:t>
      </w:r>
    </w:p>
    <w:p w:rsidR="00DE7D4A" w:rsidRPr="00404814" w:rsidRDefault="00DE7D4A" w:rsidP="00DE7D4A">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04814">
        <w:rPr>
          <w:rFonts w:ascii="Times New Roman" w:hAnsi="Times New Roman" w:cs="Times New Roman"/>
          <w:noProof/>
          <w:sz w:val="24"/>
          <w:szCs w:val="24"/>
        </w:rPr>
        <w:t xml:space="preserve">Warsah, I., Imron, I., Siswanto, S., &amp; Sendi, O. A. M. (2020). Strategi Implementatif KKNI dalam Pembelajaran Pendidikan Islam di IAIN Curup. </w:t>
      </w:r>
      <w:r w:rsidRPr="00404814">
        <w:rPr>
          <w:rFonts w:ascii="Times New Roman" w:hAnsi="Times New Roman" w:cs="Times New Roman"/>
          <w:i/>
          <w:iCs/>
          <w:noProof/>
          <w:sz w:val="24"/>
          <w:szCs w:val="24"/>
        </w:rPr>
        <w:t>Jurnal Tarbiyatuna</w:t>
      </w:r>
      <w:r w:rsidRPr="00404814">
        <w:rPr>
          <w:rFonts w:ascii="Times New Roman" w:hAnsi="Times New Roman" w:cs="Times New Roman"/>
          <w:noProof/>
          <w:sz w:val="24"/>
          <w:szCs w:val="24"/>
        </w:rPr>
        <w:t xml:space="preserve">, </w:t>
      </w:r>
      <w:r w:rsidRPr="00404814">
        <w:rPr>
          <w:rFonts w:ascii="Times New Roman" w:hAnsi="Times New Roman" w:cs="Times New Roman"/>
          <w:i/>
          <w:iCs/>
          <w:noProof/>
          <w:sz w:val="24"/>
          <w:szCs w:val="24"/>
        </w:rPr>
        <w:t>11</w:t>
      </w:r>
      <w:r w:rsidRPr="00404814">
        <w:rPr>
          <w:rFonts w:ascii="Times New Roman" w:hAnsi="Times New Roman" w:cs="Times New Roman"/>
          <w:noProof/>
          <w:sz w:val="24"/>
          <w:szCs w:val="24"/>
        </w:rPr>
        <w:t>(1), 77–90. https://doi.org/10.31603/tarbiyatuna.v11i1.3442</w:t>
      </w:r>
    </w:p>
    <w:p w:rsidR="00DE7D4A" w:rsidRPr="00404814" w:rsidRDefault="00DE7D4A" w:rsidP="00DE7D4A">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04814">
        <w:rPr>
          <w:rFonts w:ascii="Times New Roman" w:hAnsi="Times New Roman" w:cs="Times New Roman"/>
          <w:noProof/>
          <w:sz w:val="24"/>
          <w:szCs w:val="24"/>
        </w:rPr>
        <w:t xml:space="preserve">Warsah, I., Morganna, R., Uyun, M., Hamengkubuwono, &amp; Afandi, M. (2021). The impact of collaborative learning on learners’ critical thinking skills. </w:t>
      </w:r>
      <w:r w:rsidRPr="00404814">
        <w:rPr>
          <w:rFonts w:ascii="Times New Roman" w:hAnsi="Times New Roman" w:cs="Times New Roman"/>
          <w:i/>
          <w:iCs/>
          <w:noProof/>
          <w:sz w:val="24"/>
          <w:szCs w:val="24"/>
        </w:rPr>
        <w:t>International Journal of Instruction</w:t>
      </w:r>
      <w:r w:rsidRPr="00404814">
        <w:rPr>
          <w:rFonts w:ascii="Times New Roman" w:hAnsi="Times New Roman" w:cs="Times New Roman"/>
          <w:noProof/>
          <w:sz w:val="24"/>
          <w:szCs w:val="24"/>
        </w:rPr>
        <w:t xml:space="preserve">, </w:t>
      </w:r>
      <w:r w:rsidRPr="00404814">
        <w:rPr>
          <w:rFonts w:ascii="Times New Roman" w:hAnsi="Times New Roman" w:cs="Times New Roman"/>
          <w:i/>
          <w:iCs/>
          <w:noProof/>
          <w:sz w:val="24"/>
          <w:szCs w:val="24"/>
        </w:rPr>
        <w:t>14</w:t>
      </w:r>
      <w:r w:rsidRPr="00404814">
        <w:rPr>
          <w:rFonts w:ascii="Times New Roman" w:hAnsi="Times New Roman" w:cs="Times New Roman"/>
          <w:noProof/>
          <w:sz w:val="24"/>
          <w:szCs w:val="24"/>
        </w:rPr>
        <w:t>(2), 443–460.</w:t>
      </w:r>
    </w:p>
    <w:p w:rsidR="00DE7D4A" w:rsidRPr="00404814" w:rsidRDefault="00DE7D4A" w:rsidP="00DE7D4A">
      <w:pPr>
        <w:widowControl w:val="0"/>
        <w:autoSpaceDE w:val="0"/>
        <w:autoSpaceDN w:val="0"/>
        <w:adjustRightInd w:val="0"/>
        <w:spacing w:line="240" w:lineRule="auto"/>
        <w:ind w:left="567" w:hanging="567"/>
        <w:contextualSpacing/>
        <w:jc w:val="both"/>
        <w:rPr>
          <w:rFonts w:ascii="Times New Roman" w:hAnsi="Times New Roman" w:cs="Times New Roman"/>
          <w:noProof/>
          <w:sz w:val="24"/>
          <w:szCs w:val="24"/>
        </w:rPr>
      </w:pPr>
      <w:r w:rsidRPr="00404814">
        <w:rPr>
          <w:rFonts w:ascii="Times New Roman" w:hAnsi="Times New Roman" w:cs="Times New Roman"/>
          <w:noProof/>
          <w:sz w:val="24"/>
          <w:szCs w:val="24"/>
        </w:rPr>
        <w:t xml:space="preserve">Warsah, I., &amp; Uyun, M. (2019). Kepribadian Pendidik: Telaah Psikologi Islami. </w:t>
      </w:r>
      <w:r w:rsidRPr="00404814">
        <w:rPr>
          <w:rFonts w:ascii="Times New Roman" w:hAnsi="Times New Roman" w:cs="Times New Roman"/>
          <w:i/>
          <w:iCs/>
          <w:noProof/>
          <w:sz w:val="24"/>
          <w:szCs w:val="24"/>
        </w:rPr>
        <w:t>Psikis : Jurnal Psikologi Islami</w:t>
      </w:r>
      <w:r w:rsidRPr="00404814">
        <w:rPr>
          <w:rFonts w:ascii="Times New Roman" w:hAnsi="Times New Roman" w:cs="Times New Roman"/>
          <w:noProof/>
          <w:sz w:val="24"/>
          <w:szCs w:val="24"/>
        </w:rPr>
        <w:t xml:space="preserve">, </w:t>
      </w:r>
      <w:r w:rsidRPr="00404814">
        <w:rPr>
          <w:rFonts w:ascii="Times New Roman" w:hAnsi="Times New Roman" w:cs="Times New Roman"/>
          <w:i/>
          <w:iCs/>
          <w:noProof/>
          <w:sz w:val="24"/>
          <w:szCs w:val="24"/>
        </w:rPr>
        <w:t>5</w:t>
      </w:r>
      <w:r w:rsidRPr="00404814">
        <w:rPr>
          <w:rFonts w:ascii="Times New Roman" w:hAnsi="Times New Roman" w:cs="Times New Roman"/>
          <w:noProof/>
          <w:sz w:val="24"/>
          <w:szCs w:val="24"/>
        </w:rPr>
        <w:t>(1), 62–73. https://doi.org/10.19109/psikis.v5i1.3157</w:t>
      </w:r>
    </w:p>
    <w:p w:rsidR="00DE7D4A" w:rsidRPr="00404814" w:rsidRDefault="00DE7D4A" w:rsidP="00DE7D4A">
      <w:pPr>
        <w:widowControl w:val="0"/>
        <w:autoSpaceDE w:val="0"/>
        <w:autoSpaceDN w:val="0"/>
        <w:adjustRightInd w:val="0"/>
        <w:spacing w:line="240" w:lineRule="auto"/>
        <w:ind w:left="567" w:hanging="567"/>
        <w:contextualSpacing/>
        <w:jc w:val="both"/>
        <w:rPr>
          <w:rFonts w:ascii="Times New Roman" w:hAnsi="Times New Roman" w:cs="Times New Roman"/>
          <w:noProof/>
          <w:sz w:val="24"/>
        </w:rPr>
      </w:pPr>
      <w:r w:rsidRPr="00404814">
        <w:rPr>
          <w:rFonts w:ascii="Times New Roman" w:hAnsi="Times New Roman" w:cs="Times New Roman"/>
          <w:noProof/>
          <w:sz w:val="24"/>
          <w:szCs w:val="24"/>
        </w:rPr>
        <w:t xml:space="preserve">Yazan, B. (2015). Three Approaches to Case Study Methods in Education : Yin , Merriam , and Stake Three Approaches to Case Study Methods in Education : Yin , Merriam ,. </w:t>
      </w:r>
      <w:r w:rsidRPr="00404814">
        <w:rPr>
          <w:rFonts w:ascii="Times New Roman" w:hAnsi="Times New Roman" w:cs="Times New Roman"/>
          <w:i/>
          <w:iCs/>
          <w:noProof/>
          <w:sz w:val="24"/>
          <w:szCs w:val="24"/>
        </w:rPr>
        <w:t>The Qualitative Report</w:t>
      </w:r>
      <w:r w:rsidRPr="00404814">
        <w:rPr>
          <w:rFonts w:ascii="Times New Roman" w:hAnsi="Times New Roman" w:cs="Times New Roman"/>
          <w:noProof/>
          <w:sz w:val="24"/>
          <w:szCs w:val="24"/>
        </w:rPr>
        <w:t xml:space="preserve">, </w:t>
      </w:r>
      <w:r w:rsidRPr="00404814">
        <w:rPr>
          <w:rFonts w:ascii="Times New Roman" w:hAnsi="Times New Roman" w:cs="Times New Roman"/>
          <w:i/>
          <w:iCs/>
          <w:noProof/>
          <w:sz w:val="24"/>
          <w:szCs w:val="24"/>
        </w:rPr>
        <w:t>20</w:t>
      </w:r>
      <w:r w:rsidRPr="00404814">
        <w:rPr>
          <w:rFonts w:ascii="Times New Roman" w:hAnsi="Times New Roman" w:cs="Times New Roman"/>
          <w:noProof/>
          <w:sz w:val="24"/>
          <w:szCs w:val="24"/>
        </w:rPr>
        <w:t>(2), 134–152. http://nsuworks.nova.edu/tqr/vol20/iss2/12</w:t>
      </w:r>
    </w:p>
    <w:p w:rsidR="00CD58E2" w:rsidRPr="00404814" w:rsidRDefault="00CD58E2" w:rsidP="00DE7D4A">
      <w:pPr>
        <w:widowControl w:val="0"/>
        <w:autoSpaceDE w:val="0"/>
        <w:autoSpaceDN w:val="0"/>
        <w:adjustRightInd w:val="0"/>
        <w:spacing w:line="240" w:lineRule="auto"/>
        <w:ind w:left="567" w:hanging="567"/>
        <w:contextualSpacing/>
        <w:jc w:val="both"/>
        <w:rPr>
          <w:rFonts w:asciiTheme="majorBidi" w:hAnsiTheme="majorBidi" w:cstheme="majorBidi"/>
          <w:sz w:val="24"/>
          <w:szCs w:val="24"/>
          <w:lang w:val="en-US"/>
        </w:rPr>
      </w:pPr>
      <w:r w:rsidRPr="00404814">
        <w:rPr>
          <w:rFonts w:asciiTheme="majorBidi" w:hAnsiTheme="majorBidi" w:cstheme="majorBidi"/>
          <w:sz w:val="24"/>
          <w:szCs w:val="24"/>
          <w:lang w:val="en-US"/>
        </w:rPr>
        <w:fldChar w:fldCharType="end"/>
      </w:r>
    </w:p>
    <w:p w:rsidR="00F5442A" w:rsidRPr="00404814" w:rsidRDefault="00F5442A">
      <w:pPr>
        <w:spacing w:line="240" w:lineRule="auto"/>
        <w:ind w:left="567" w:hanging="567"/>
        <w:contextualSpacing/>
        <w:jc w:val="both"/>
        <w:rPr>
          <w:rFonts w:asciiTheme="majorBidi" w:hAnsiTheme="majorBidi" w:cstheme="majorBidi"/>
          <w:sz w:val="24"/>
          <w:szCs w:val="24"/>
          <w:lang w:val="en-US"/>
        </w:rPr>
      </w:pPr>
    </w:p>
    <w:sectPr w:rsidR="00F5442A" w:rsidRPr="0040481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defaultTabStop w:val="720"/>
  <w:characterSpacingControl w:val="doNotCompress"/>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3353"/>
    <w:rsid w:val="00017E73"/>
    <w:rsid w:val="0002041D"/>
    <w:rsid w:val="00056A8A"/>
    <w:rsid w:val="00095112"/>
    <w:rsid w:val="000D6368"/>
    <w:rsid w:val="00144E59"/>
    <w:rsid w:val="00273C14"/>
    <w:rsid w:val="00276F48"/>
    <w:rsid w:val="00374CAE"/>
    <w:rsid w:val="00385F19"/>
    <w:rsid w:val="00404814"/>
    <w:rsid w:val="00405CC7"/>
    <w:rsid w:val="004A3353"/>
    <w:rsid w:val="00500ABB"/>
    <w:rsid w:val="00533525"/>
    <w:rsid w:val="005D416B"/>
    <w:rsid w:val="00642E66"/>
    <w:rsid w:val="00653A52"/>
    <w:rsid w:val="006B137A"/>
    <w:rsid w:val="007459FE"/>
    <w:rsid w:val="007F0518"/>
    <w:rsid w:val="008060DB"/>
    <w:rsid w:val="00826A49"/>
    <w:rsid w:val="008734A9"/>
    <w:rsid w:val="00891553"/>
    <w:rsid w:val="008A4209"/>
    <w:rsid w:val="00935EEC"/>
    <w:rsid w:val="00941E13"/>
    <w:rsid w:val="00950FAF"/>
    <w:rsid w:val="00954E2C"/>
    <w:rsid w:val="0096750C"/>
    <w:rsid w:val="009F1378"/>
    <w:rsid w:val="00AB4633"/>
    <w:rsid w:val="00B823D4"/>
    <w:rsid w:val="00BC64E7"/>
    <w:rsid w:val="00C14272"/>
    <w:rsid w:val="00C6030F"/>
    <w:rsid w:val="00C75801"/>
    <w:rsid w:val="00CD58E2"/>
    <w:rsid w:val="00CE5FE2"/>
    <w:rsid w:val="00DE7D4A"/>
    <w:rsid w:val="00F31DA3"/>
    <w:rsid w:val="00F5442A"/>
    <w:rsid w:val="00F7249D"/>
    <w:rsid w:val="00F745C4"/>
    <w:rsid w:val="00FE507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E38722-3AAE-470A-A9F4-A8CACCF8A8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1</Pages>
  <Words>19136</Words>
  <Characters>109080</Characters>
  <Application>Microsoft Office Word</Application>
  <DocSecurity>0</DocSecurity>
  <Lines>909</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9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eka</cp:lastModifiedBy>
  <cp:revision>15</cp:revision>
  <dcterms:created xsi:type="dcterms:W3CDTF">2021-03-14T15:14:00Z</dcterms:created>
  <dcterms:modified xsi:type="dcterms:W3CDTF">2021-03-25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cbd7634-8444-3f19-8d9f-39271adfe649</vt:lpwstr>
  </property>
  <property fmtid="{D5CDD505-2E9C-101B-9397-08002B2CF9AE}" pid="24" name="Mendeley Citation Style_1">
    <vt:lpwstr>http://www.zotero.org/styles/apa</vt:lpwstr>
  </property>
</Properties>
</file>